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Data associated with the manuscript will be archived in the Zenodo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2B6DD93E" w:rsidR="00673700" w:rsidRDefault="00673700" w:rsidP="00974981">
      <w:pPr>
        <w:pStyle w:val="NATESTYLE1CommonCollege"/>
        <w:jc w:val="both"/>
        <w:sectPr w:rsidR="00673700" w:rsidSect="00DA1243">
          <w:footerReference w:type="default" r:id="rId8"/>
          <w:pgSz w:w="12240" w:h="15840"/>
          <w:pgMar w:top="1440" w:right="1440" w:bottom="1440" w:left="1440" w:header="720" w:footer="720" w:gutter="0"/>
          <w:lnNumType w:countBy="1" w:restart="continuous"/>
          <w:cols w:space="720"/>
          <w:docGrid w:linePitch="360"/>
        </w:sectPr>
      </w:pPr>
      <w:r>
        <w:t xml:space="preserve">Apple Snail, </w:t>
      </w:r>
      <w:r w:rsidRPr="009C0344">
        <w:rPr>
          <w:i/>
          <w:iCs/>
        </w:rPr>
        <w:t>Belostoma</w:t>
      </w:r>
      <w:r w:rsidRPr="00524172">
        <w:t xml:space="preserve">, </w:t>
      </w:r>
      <w:r>
        <w:t xml:space="preserve">consumptive effects, Everglades, size-dependent </w:t>
      </w:r>
      <w:r w:rsidR="00885502">
        <w:t>mortality</w:t>
      </w:r>
      <w:r w:rsidRPr="00524172">
        <w:t xml:space="preserve">, </w:t>
      </w:r>
      <w:r>
        <w:t>temperature</w:t>
      </w:r>
      <w:r w:rsidRPr="00524172">
        <w:t>,</w:t>
      </w:r>
      <w:r>
        <w:t xml:space="preserve"> interaction strength, Snail Kite</w:t>
      </w:r>
      <w:r w:rsidR="003615D0">
        <w:t>,</w:t>
      </w:r>
      <w:r>
        <w:t xml:space="preserve"> ontogeny</w:t>
      </w:r>
      <w:r w:rsidR="00974981">
        <w:t>, predator-prey</w:t>
      </w:r>
    </w:p>
    <w:p w14:paraId="11B585B9" w14:textId="5E2B99D6" w:rsidR="00673700" w:rsidRDefault="00673700" w:rsidP="00DA1243">
      <w:pPr>
        <w:pStyle w:val="Heading1"/>
        <w:jc w:val="both"/>
      </w:pPr>
      <w:r w:rsidRPr="00524172">
        <w:lastRenderedPageBreak/>
        <w:t>Abstract:</w:t>
      </w:r>
    </w:p>
    <w:p w14:paraId="24FB411F" w14:textId="12D328CF"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w:t>
      </w:r>
      <w:r w:rsidR="006255E7">
        <w:t xml:space="preserve">not </w:t>
      </w:r>
      <w:r w:rsidR="00673700">
        <w:t xml:space="preserve">been </w:t>
      </w:r>
      <w:r w:rsidR="00560AC9">
        <w:t>illustrated</w:t>
      </w:r>
      <w:r w:rsidR="00673700">
        <w:t xml:space="preserve"> theoretically </w:t>
      </w:r>
      <w:r w:rsidR="00AF49FC">
        <w:t>and most studies of the concept have been controlled experiments</w:t>
      </w:r>
      <w:r w:rsidR="00673700">
        <w:t xml:space="preserve">. We used a published </w:t>
      </w:r>
      <w:r w:rsidR="008F275E">
        <w:t xml:space="preserve">size-indexed </w:t>
      </w:r>
      <w:r w:rsidR="003F3929">
        <w:t>demographic</w:t>
      </w:r>
      <w:r w:rsidR="00673700">
        <w:t xml:space="preserve"> model of an annual </w:t>
      </w:r>
      <w:r w:rsidR="001344DB">
        <w:t>gastropod</w:t>
      </w:r>
      <w:r w:rsidR="00673700">
        <w:t xml:space="preserve"> </w:t>
      </w:r>
      <w:r w:rsidR="00763D80">
        <w:t xml:space="preserve">(Florida Apple Snail, </w:t>
      </w:r>
      <w:r w:rsidR="00763D80" w:rsidRPr="00A019FF">
        <w:rPr>
          <w:i/>
          <w:iCs/>
        </w:rPr>
        <w:t>Pomacea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w:t>
      </w:r>
      <w:r w:rsidR="00160438">
        <w:t>rom</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C74B7B">
        <w:t xml:space="preserve">. </w:t>
      </w:r>
      <w:r w:rsidR="00673700">
        <w:t xml:space="preserve">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w:t>
      </w:r>
      <w:r w:rsidR="00B62312">
        <w:t xml:space="preserve">ectothermic </w:t>
      </w:r>
      <w:r w:rsidR="00673700">
        <w:t xml:space="preserve">predators in the dry season </w:t>
      </w:r>
      <w:r w:rsidR="00B62312">
        <w:t>produce</w:t>
      </w:r>
      <w:r w:rsidR="00DC058E">
        <w:t>d</w:t>
      </w:r>
      <w:r w:rsidR="00673700">
        <w:t xml:space="preserve"> </w:t>
      </w:r>
      <w:r w:rsidR="00DC058E">
        <w:t>higher</w:t>
      </w:r>
      <w:r w:rsidR="00673700">
        <w:t xml:space="preserve"> mortality</w:t>
      </w:r>
      <w:r w:rsidR="00240C12">
        <w:t xml:space="preserve"> despite the cooler temperatures</w:t>
      </w:r>
      <w:r w:rsidR="00673700">
        <w:t>.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EC07A6">
        <w:t>experimental and natural wetlands</w:t>
      </w:r>
      <w:r w:rsidR="00673700">
        <w:t xml:space="preserve">.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gave population-</w:t>
      </w:r>
      <w:r w:rsidR="009E4092">
        <w:t>dynamic</w:t>
      </w:r>
      <w:r w:rsidR="00DF00E5">
        <w:t xml:space="preserve"> context to quantified </w:t>
      </w:r>
      <w:r w:rsidR="000771C4">
        <w:t xml:space="preserve">demographic </w:t>
      </w:r>
      <w:r w:rsidR="00DF00E5">
        <w:t xml:space="preserve">rates and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154B74">
        <w:t>.</w:t>
      </w:r>
      <w:r w:rsidR="00673700">
        <w:t xml:space="preserve">  Our </w:t>
      </w:r>
      <w:r w:rsidR="00154B74">
        <w:t xml:space="preserve">isocline </w:t>
      </w:r>
      <w:r w:rsidR="00673700">
        <w:t>illustrates the growth-</w:t>
      </w:r>
      <w:r w:rsidR="00673700">
        <w:lastRenderedPageBreak/>
        <w:t xml:space="preserve">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th</w:t>
      </w:r>
      <w:r w:rsidR="007E6F6E">
        <w:t xml:space="preserve">e </w:t>
      </w:r>
      <w:r w:rsidR="008A1180">
        <w:t>qualitative prediction</w:t>
      </w:r>
      <w:r w:rsidR="007E6F6E">
        <w:t xml:space="preserve"> </w:t>
      </w:r>
      <w:r w:rsidR="00CB430D">
        <w:t xml:space="preserve">from </w:t>
      </w:r>
      <w:r w:rsidR="007E6F6E">
        <w:t xml:space="preserve">the isocline </w:t>
      </w:r>
      <w:r w:rsidR="006A35BA">
        <w:t>should</w:t>
      </w:r>
      <w:r w:rsidR="00673700">
        <w:t xml:space="preserve"> be general</w:t>
      </w:r>
      <w:r w:rsidR="006A35BA">
        <w:t>izable</w:t>
      </w:r>
      <w:r w:rsidR="008A1180">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73700">
        <w:t xml:space="preserve"> model provide</w:t>
      </w:r>
      <w:r w:rsidR="008A1180">
        <w:t>d</w:t>
      </w:r>
      <w:r w:rsidR="00673700">
        <w:t xml:space="preserve"> a framework for making meaningful interpretations about field-measured rates.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656BF2">
      <w:pPr>
        <w:pStyle w:val="Heading1"/>
        <w:rPr>
          <w:b w:val="0"/>
        </w:rPr>
      </w:pPr>
      <w:r w:rsidRPr="00524172">
        <w:lastRenderedPageBreak/>
        <w:t>Introduction</w:t>
      </w:r>
    </w:p>
    <w:p w14:paraId="7605DDC7" w14:textId="77EB1ED0" w:rsidR="00A054C2" w:rsidRDefault="00673700" w:rsidP="00656BF2">
      <w:pPr>
        <w:pStyle w:val="NATESTYLE1CommonCollege"/>
        <w:ind w:firstLine="720"/>
      </w:pPr>
      <w:r>
        <w:t xml:space="preserve">Population </w:t>
      </w:r>
      <w:r w:rsidR="00496E32">
        <w:t xml:space="preserve">growth </w:t>
      </w:r>
      <w:r>
        <w:t>dynamics for many species are recognized to be 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 xml:space="preserve">Forty years ago </w:t>
      </w:r>
      <w:r w:rsidR="00343D0E">
        <w:t>in their review paper</w:t>
      </w:r>
      <w:r w:rsidR="00D60853">
        <w:t>,</w:t>
      </w:r>
      <w:r w:rsidR="00343D0E">
        <w:t xml:space="preserve"> </w:t>
      </w:r>
      <w:r w:rsidR="00246147">
        <w:t xml:space="preserve">Werner and Gilliam </w:t>
      </w:r>
      <w:r w:rsidR="005F658C">
        <w:t xml:space="preserve">(1984) </w:t>
      </w:r>
      <w:r w:rsidR="00496E32">
        <w:t>wrote about</w:t>
      </w:r>
      <w:r w:rsidR="00343D0E">
        <w:t xml:space="preserve"> the importance of </w:t>
      </w:r>
      <w:r w:rsidR="00F54BF5">
        <w:t>using s</w:t>
      </w:r>
      <w:r w:rsidR="00343D0E">
        <w:t>ize</w:t>
      </w:r>
      <w:r w:rsidR="00DF042D">
        <w:t>-</w:t>
      </w:r>
      <w:r w:rsidR="00343D0E">
        <w:t>index</w:t>
      </w:r>
      <w:r w:rsidR="00152842">
        <w:t>ed</w:t>
      </w:r>
      <w:r w:rsidR="00343D0E">
        <w:t xml:space="preserve"> demographic models because </w:t>
      </w:r>
      <w:r w:rsidR="00496E32">
        <w:t xml:space="preserve">a) </w:t>
      </w:r>
      <w:r w:rsidR="00343D0E">
        <w:t xml:space="preserve">size </w:t>
      </w:r>
      <w:r w:rsidR="00A02792">
        <w:t>is</w:t>
      </w:r>
      <w:r w:rsidR="00343D0E">
        <w:t xml:space="preserve"> a key feature affecting vital rates</w:t>
      </w:r>
      <w:r w:rsidR="00A02792">
        <w:t>, and</w:t>
      </w:r>
      <w:r w:rsidR="00496E32">
        <w:t xml:space="preserve"> b)</w:t>
      </w:r>
      <w:r w:rsidR="00343D0E">
        <w:t xml:space="preserve"> growth rates drive the relationship between size and age</w:t>
      </w:r>
      <w:r w:rsidR="00496E32">
        <w:t>:</w:t>
      </w:r>
      <w:r w:rsidR="00343D0E">
        <w:t xml:space="preserve"> </w:t>
      </w:r>
    </w:p>
    <w:p w14:paraId="5BBBA73A" w14:textId="1217DD67" w:rsidR="00CC2B41" w:rsidRDefault="00994D7D" w:rsidP="00656BF2">
      <w:pPr>
        <w:pStyle w:val="NATESTYLE1CommonCollege"/>
        <w:ind w:left="432" w:right="288"/>
      </w:pPr>
      <w:r>
        <w:t>“</w:t>
      </w:r>
      <w:r w:rsidR="00CC2B41">
        <w:t>A size-indexed demography</w:t>
      </w:r>
      <w:r w:rsidR="00453F2C">
        <w:t>,</w:t>
      </w:r>
      <w:r w:rsidR="00343D0E">
        <w:t>…</w:t>
      </w:r>
      <w:r w:rsidR="00453F2C">
        <w:t xml:space="preserve">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sub</w:t>
      </w:r>
      <w:r w:rsidR="008D2663">
        <w:t>-</w:t>
      </w:r>
      <w:r w:rsidR="00BA17B9">
        <w:t>models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04A9FF6E" w14:textId="77777777" w:rsidR="00503376" w:rsidRDefault="00503376" w:rsidP="00503376">
      <w:pPr>
        <w:pStyle w:val="NATESTYLE1CommonCollege"/>
      </w:pPr>
      <w:r>
        <w:t xml:space="preserve">For many species, juvenile growth determines the amount of time an individual spends in a vulnerable size class, such that fast growth can be a type of defense against stage-specific juvenile predators (Werner and Gilliam 1984, Davidson et al. 2021). </w:t>
      </w:r>
    </w:p>
    <w:p w14:paraId="762A4FA2" w14:textId="4383E59D" w:rsidR="000154FF" w:rsidRDefault="00F109B8" w:rsidP="00503376">
      <w:pPr>
        <w:pStyle w:val="NATESTYLE1CommonCollege"/>
        <w:ind w:firstLine="720"/>
      </w:pPr>
      <w:r>
        <w:t xml:space="preserve">Historical </w:t>
      </w:r>
      <w:r w:rsidR="00184D2C">
        <w:t>research on size-structured interactions</w:t>
      </w:r>
      <w:r>
        <w:t xml:space="preserve"> 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C11925">
        <w:t>, w</w:t>
      </w:r>
      <w:r w:rsidR="00AE2C2B">
        <w:t>hile</w:t>
      </w:r>
      <w:r w:rsidR="00C11925">
        <w:t xml:space="preserve"> recent work has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C11925">
        <w:t>.</w:t>
      </w:r>
      <w:r w:rsidR="00A33232">
        <w:t xml:space="preserve"> There has </w:t>
      </w:r>
      <w:r w:rsidR="00314786">
        <w:t xml:space="preserve">been </w:t>
      </w:r>
      <w:r w:rsidR="00A33232">
        <w:t xml:space="preserve">less </w:t>
      </w:r>
      <w:r w:rsidR="00314786">
        <w:t xml:space="preserve">done </w:t>
      </w:r>
      <w:r w:rsidR="00296E1E">
        <w:t>about the specific growth and mortality conditions that determine</w:t>
      </w:r>
      <w:r w:rsidR="00314786">
        <w:t xml:space="preserve"> population dynamics</w:t>
      </w:r>
      <w:r w:rsidR="008C6F9E">
        <w:t xml:space="preserve"> (growth or decline)</w:t>
      </w:r>
      <w:r w:rsidR="00CF4F38">
        <w:t>;</w:t>
      </w:r>
      <w:r w:rsidR="000154FF">
        <w:t xml:space="preserve"> and to our knowledge, </w:t>
      </w:r>
      <w:r w:rsidR="000154FF">
        <w:lastRenderedPageBreak/>
        <w:t>explicit theoretical predictions, whether general or specific, are lacking.</w:t>
      </w:r>
      <w:r w:rsidR="000154FF" w:rsidRPr="000154FF">
        <w:t xml:space="preserve"> </w:t>
      </w:r>
      <w:r w:rsidR="000154FF">
        <w:t xml:space="preserve">Of the two theoretical studies that have explored theoretical predictions for growth-mediated effects on prey in size-structured populations, </w:t>
      </w:r>
      <w:r w:rsidR="000154FF">
        <w:fldChar w:fldCharType="begin"/>
      </w:r>
      <w:r w:rsidR="000154FF">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0154FF">
        <w:fldChar w:fldCharType="separate"/>
      </w:r>
      <w:r w:rsidR="000154FF" w:rsidRPr="00E845A5">
        <w:t xml:space="preserve">Rice et al. </w:t>
      </w:r>
      <w:r w:rsidR="000154FF">
        <w:t>(</w:t>
      </w:r>
      <w:r w:rsidR="000154FF" w:rsidRPr="00E845A5">
        <w:t>1993)</w:t>
      </w:r>
      <w:r w:rsidR="000154FF">
        <w:fldChar w:fldCharType="end"/>
      </w:r>
      <w:r w:rsidR="000154FF">
        <w:t xml:space="preserve"> examined how variation in growth rates influenced the numbers and proportions of surviving juveniles while </w:t>
      </w:r>
      <w:r w:rsidR="000154FF">
        <w:fldChar w:fldCharType="begin"/>
      </w:r>
      <w:r w:rsidR="000154FF">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0154FF">
        <w:fldChar w:fldCharType="separate"/>
      </w:r>
      <w:r w:rsidR="000154FF" w:rsidRPr="002F5128">
        <w:t xml:space="preserve">Pepi et al. </w:t>
      </w:r>
      <w:r w:rsidR="000154FF">
        <w:t>(</w:t>
      </w:r>
      <w:r w:rsidR="000154FF" w:rsidRPr="002F5128">
        <w:t>2023)</w:t>
      </w:r>
      <w:r w:rsidR="000154FF">
        <w:fldChar w:fldCharType="end"/>
      </w:r>
      <w:r w:rsidR="000154FF">
        <w:t xml:space="preserve"> focused on changes in equilibrium densities of predator and prey due to </w:t>
      </w:r>
      <w:r w:rsidR="00773432">
        <w:t>asymmetrical</w:t>
      </w:r>
      <w:r w:rsidR="000154FF">
        <w:t xml:space="preserve"> thermal responses to variation in temperature. Neither </w:t>
      </w:r>
      <w:r w:rsidR="00496E32">
        <w:t xml:space="preserve">study </w:t>
      </w:r>
      <w:r w:rsidR="000154FF">
        <w:t>explored population-dynamic consequences of the interaction between juvenile mortality and growth.</w:t>
      </w:r>
    </w:p>
    <w:p w14:paraId="2BF39812" w14:textId="5D0BAF0C" w:rsidR="00AE156C" w:rsidRDefault="00AE156C" w:rsidP="00841682">
      <w:pPr>
        <w:pStyle w:val="NATESTYLE1CommonCollege"/>
        <w:ind w:firstLine="720"/>
      </w:pPr>
      <w:r>
        <w:t xml:space="preserve">Size-indexed demographic models that track size at age, combine growth (i.e., developmental) rates and survival to make population growth projections and identify sensitive stages/ages, could be used to identify </w:t>
      </w:r>
      <w:r w:rsidR="00496E32">
        <w:t xml:space="preserve">the demographic parameter space </w:t>
      </w:r>
      <w:r>
        <w:t xml:space="preserve">making population growth negative, zero, or positive. </w:t>
      </w:r>
      <w:r w:rsidR="00496E32">
        <w:t xml:space="preserve">One way to describe the parameter space would be the use of zero-population growth isoclines.  </w:t>
      </w:r>
      <w:r>
        <w:t xml:space="preserve">Zero-population growth isoclines have typically been used by theoreticians to predict population dynamics and coexistence outcomes for interacting species with variable population parameters, resources, and environmental variation </w:t>
      </w:r>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xml:space="preserve">, but zero-growth isoclines can also be derived from demographic population models to identify parameter combinations producing zero population growth. To our knowledge this has not been done, but isoclines from demographic models that include growth rates could offer quantitative maps for interpreting the combinatorial effects of juvenile survival and individual growth on population growth. Field-measured parameters could then be compared to the isocline to identify natural spatial or temporal variation in factors influencing recruitment or population growth.  </w:t>
      </w:r>
    </w:p>
    <w:p w14:paraId="7B27E58F" w14:textId="4D6C9195" w:rsidR="000015EE" w:rsidRDefault="00421FDC" w:rsidP="00DE0421">
      <w:pPr>
        <w:pStyle w:val="NATESTYLE1CommonCollege"/>
        <w:ind w:firstLine="720"/>
      </w:pPr>
      <w:r>
        <w:t xml:space="preserve">The demographic-based isocline describing the </w:t>
      </w:r>
      <w:r w:rsidR="00BD2AE8">
        <w:t>zero-population</w:t>
      </w:r>
      <w:r>
        <w:t xml:space="preserve"> growth should be negative when quantified </w:t>
      </w:r>
      <w:r w:rsidR="00BD2AE8">
        <w:t>with</w:t>
      </w:r>
      <w:r>
        <w:t xml:space="preserve"> </w:t>
      </w:r>
      <w:r w:rsidR="00773432">
        <w:t>daily</w:t>
      </w:r>
      <w:r w:rsidR="0033376C">
        <w:t xml:space="preserve"> </w:t>
      </w:r>
      <w:r>
        <w:t>survival and individual growth</w:t>
      </w:r>
      <w:r w:rsidR="00BD2AE8">
        <w:t xml:space="preserve"> rates</w:t>
      </w:r>
      <w:r>
        <w:t xml:space="preserve"> (Figure 1), though the </w:t>
      </w:r>
      <w:r>
        <w:lastRenderedPageBreak/>
        <w:t>exact slope will depend on reproductive rates and life history details.  The negative slope indicates that populations with</w:t>
      </w:r>
      <w:r w:rsidR="005E612F">
        <w:t xml:space="preserve"> higher </w:t>
      </w:r>
      <w:r>
        <w:t xml:space="preserve">individual </w:t>
      </w:r>
      <w:r w:rsidR="005E612F">
        <w:t xml:space="preserve">growth rates can </w:t>
      </w:r>
      <w:r>
        <w:t>achieve positive growth with</w:t>
      </w:r>
      <w:r w:rsidR="005E612F">
        <w:t xml:space="preserve"> lower survival rates (</w:t>
      </w:r>
      <w:r>
        <w:t xml:space="preserve">higher mortality; </w:t>
      </w:r>
      <w:r w:rsidR="005E612F">
        <w:t xml:space="preserve">Figure 1A). </w:t>
      </w:r>
      <w:r w:rsidR="000015EE">
        <w:t xml:space="preserve">  In natural settings, spatiotemporal environmental factors that influence juvenile survival, juvenile growth or both will mediate where a population falls in demographic isocline space and thus the level of top-down control on a population and the populations potential for growth </w:t>
      </w:r>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We suggest that the relationship is rather general and that by</w:t>
      </w:r>
      <w:r>
        <w:t xml:space="preserve"> combining field measurements with the isocline population growth or positive recruitment</w:t>
      </w:r>
      <w:r w:rsidR="00966AC8">
        <w:t xml:space="preserve"> </w:t>
      </w:r>
      <w:r>
        <w:t>can be assessed</w:t>
      </w:r>
      <w:r w:rsidR="00DE6F70">
        <w:t xml:space="preserve"> (Figure 1A)</w:t>
      </w:r>
      <w:r w:rsidR="000015EE">
        <w:t xml:space="preserve"> </w:t>
      </w:r>
      <w:r w:rsidR="00EF47AA">
        <w:t>along</w:t>
      </w:r>
      <w:r w:rsidR="006E2BFF">
        <w:t xml:space="preserve"> </w:t>
      </w:r>
      <w:r w:rsidR="000015EE">
        <w:t>s</w:t>
      </w:r>
      <w:r>
        <w:t xml:space="preserve">patiotemporal </w:t>
      </w:r>
      <w:r w:rsidR="000015EE">
        <w:t xml:space="preserve">environmental </w:t>
      </w:r>
      <w:r w:rsidR="00267B15">
        <w:t>gradients</w:t>
      </w:r>
      <w:r w:rsidR="000015EE">
        <w:t xml:space="preserve"> (e.g., temperature, productivity, salinity, moisture).  </w:t>
      </w:r>
      <w:r>
        <w:t>The importance of th</w:t>
      </w:r>
      <w:r w:rsidR="000015EE">
        <w:t xml:space="preserve">e </w:t>
      </w:r>
      <w:r>
        <w:t xml:space="preserve">relationship between the two juvenile-stage variables can be </w:t>
      </w:r>
      <w:r w:rsidR="000015EE">
        <w:t xml:space="preserve">observed and/or reasonably hypothesized for several species </w:t>
      </w:r>
      <w:r>
        <w:t>of conservation or management interest (Figures 1B-C</w:t>
      </w:r>
      <w:r w:rsidR="000015EE">
        <w:t xml:space="preserve">) and we illustrate three examples conceptually from the published literature.  </w:t>
      </w:r>
      <w:r w:rsidR="00A03493">
        <w:t xml:space="preserve">By considering these examples from different ecosystems under the same framework we do not mean to over-simplify the ecological details of recruitment but rather conceptually illustrate the similar issue of the demographic rate combination that can help population biologists, whether involved in conservation, resource management, or pest management, assess the potential for population growth using a model and field measured rates.  </w:t>
      </w:r>
    </w:p>
    <w:p w14:paraId="5390B205" w14:textId="40F08B7C"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Aedes atropalpus</w:t>
      </w:r>
      <w:r w:rsidR="00C15302">
        <w:t>)</w:t>
      </w:r>
      <w:r w:rsidR="00DF4D1D">
        <w:t xml:space="preserve"> and </w:t>
      </w:r>
      <w:r w:rsidR="000015EE">
        <w:t>their survival with dragonfly (</w:t>
      </w:r>
      <w:r w:rsidR="000015EE" w:rsidRPr="00DF4D1D">
        <w:rPr>
          <w:i/>
          <w:iCs/>
        </w:rPr>
        <w:t>Pantala</w:t>
      </w:r>
      <w:r w:rsidR="000015EE">
        <w:t xml:space="preserve"> spp.) naiad predators (</w:t>
      </w:r>
      <w:r w:rsidR="00DF4D1D">
        <w:t>per-capita foraging rates of dragonflies</w:t>
      </w:r>
      <w:r w:rsidR="000015EE">
        <w:t xml:space="preserve"> increase</w:t>
      </w:r>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B26FD9">
        <w:t>When measured by the researchers,</w:t>
      </w:r>
      <w:r w:rsidR="000015EE">
        <w:t xml:space="preserve"> the net effect of both rate changes was su</w:t>
      </w:r>
      <w:r w:rsidR="0023572C">
        <w:t xml:space="preserve">ch that at lower temperatures the mosquito populations would </w:t>
      </w:r>
      <w:r w:rsidR="0023572C">
        <w:lastRenderedPageBreak/>
        <w:t>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367EF3">
        <w:t>low</w:t>
      </w:r>
      <w:r w:rsidR="002937EE">
        <w:t xml:space="preserve"> (</w:t>
      </w:r>
      <w:r w:rsidR="00B26FD9">
        <w:t xml:space="preserve">left side of </w:t>
      </w:r>
      <w:r w:rsidR="002937EE">
        <w:t xml:space="preserve">Figure 1B). </w:t>
      </w:r>
      <w:r w:rsidR="0023572C">
        <w:t>W</w:t>
      </w:r>
      <w:r w:rsidR="00B26FD9">
        <w:t>ith higher temperatures the</w:t>
      </w:r>
      <w:r w:rsidR="0023572C">
        <w:t xml:space="preserve"> short-term survival </w:t>
      </w:r>
      <w:r w:rsidR="00B26FD9">
        <w:t xml:space="preserve">decreased but increased </w:t>
      </w:r>
      <w:r w:rsidR="00367EF3">
        <w:t>daily growth rate</w:t>
      </w:r>
      <w:r w:rsidR="00B26FD9">
        <w:t xml:space="preserve"> more than compensated for the </w:t>
      </w:r>
      <w:r w:rsidR="00367EF3">
        <w:t>lower daily survival rates</w:t>
      </w:r>
      <w:r w:rsidR="00B26FD9">
        <w:t>,</w:t>
      </w:r>
      <w:r w:rsidR="002937EE">
        <w:t xml:space="preserve"> and mosquito populations could recruit and grow</w:t>
      </w:r>
      <w:r w:rsidR="00367EF3">
        <w:t xml:space="preserve"> (</w:t>
      </w:r>
      <w:r w:rsidR="00B26FD9">
        <w:t xml:space="preserve">right side of </w:t>
      </w:r>
      <w:r w:rsidR="00367EF3">
        <w:t>Figure 1B).</w:t>
      </w:r>
      <w:r w:rsidR="00497AB1">
        <w:t xml:space="preserve">  </w:t>
      </w:r>
      <w:r w:rsidR="00A03533">
        <w:t xml:space="preserve"> </w:t>
      </w:r>
      <w:r w:rsidR="00F254E2">
        <w:t xml:space="preserve">In a </w:t>
      </w:r>
      <w:r w:rsidR="0023572C">
        <w:t xml:space="preserve">contrasting, but </w:t>
      </w:r>
      <w:r w:rsidR="00F254E2">
        <w:t xml:space="preserve">similar </w:t>
      </w:r>
      <w:r w:rsidR="0023572C">
        <w:t xml:space="preserve">invertebrate </w:t>
      </w:r>
      <w:r w:rsidR="00F254E2">
        <w:t>study 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for increased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p>
    <w:p w14:paraId="0B521CE0" w14:textId="1F634265" w:rsidR="00B26FD9" w:rsidRDefault="0023572C" w:rsidP="00DE0421">
      <w:pPr>
        <w:pStyle w:val="NATESTYLE1CommonCollege"/>
        <w:ind w:firstLine="720"/>
      </w:pPr>
      <w:r>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 xml:space="preserve">are </w:t>
      </w:r>
      <w:r>
        <w:t xml:space="preserve">both hypothesized and known to be </w:t>
      </w:r>
      <w:r w:rsidR="00DB3289">
        <w:t>influenced</w:t>
      </w:r>
      <w:r w:rsidR="00D30238">
        <w:t xml:space="preserve"> by</w:t>
      </w:r>
      <w:r w:rsidR="00DB3289">
        <w:t xml:space="preserve"> </w:t>
      </w:r>
      <w:r w:rsidR="00B26FD9">
        <w:t>elk numbers and environmental variation in moisture</w:t>
      </w:r>
      <w:r w:rsidR="00D27A46">
        <w:t xml:space="preserve"> (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Kauffman et al. 2010, Brice et al. 2024)</w:t>
      </w:r>
      <w:r w:rsidR="004A3CE1">
        <w:fldChar w:fldCharType="end"/>
      </w:r>
      <w:r w:rsidR="0077234A">
        <w:t xml:space="preserve">. </w:t>
      </w:r>
      <w:r>
        <w:t xml:space="preserve"> </w:t>
      </w:r>
      <w:r w:rsidR="00B26FD9">
        <w:t>After</w:t>
      </w:r>
      <w:r w:rsidR="0077234A">
        <w:t xml:space="preserve"> wolves (</w:t>
      </w:r>
      <w:r w:rsidR="0077234A" w:rsidRPr="0077234A">
        <w:rPr>
          <w:i/>
          <w:iCs/>
        </w:rPr>
        <w:t>Canus lupis</w:t>
      </w:r>
      <w:r w:rsidR="0077234A">
        <w:t>) were extirpated from the</w:t>
      </w:r>
      <w:r>
        <w:t xml:space="preserve"> G</w:t>
      </w:r>
      <w:r w:rsidR="0077234A">
        <w:t xml:space="preserve">reater Yellowstone Ecosystem </w:t>
      </w:r>
      <w:r>
        <w:t xml:space="preserve">(USA) </w:t>
      </w:r>
      <w:r w:rsidR="0077234A">
        <w:t xml:space="preserve">and elk abundance </w:t>
      </w:r>
      <w:r w:rsidR="00EF65BC">
        <w:t>was</w:t>
      </w:r>
      <w:r w:rsidR="0077234A">
        <w:t xml:space="preserve"> 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non-recruiting stands</w:t>
      </w:r>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 xml:space="preserve">the elk declined and </w:t>
      </w:r>
      <w:r w:rsidR="00247D98">
        <w:t xml:space="preserve"> 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has been</w:t>
      </w:r>
      <w:r w:rsidR="00B26FD9">
        <w:t xml:space="preserve"> 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r w:rsidR="008D576A">
        <w:t xml:space="preserve">mayb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r w:rsidR="00B26FD9">
        <w:t xml:space="preserve">top of </w:t>
      </w:r>
      <w:r w:rsidR="00626B54">
        <w:t>Figure 1C</w:t>
      </w:r>
      <w:r w:rsidR="005F3FD3">
        <w:t>;</w:t>
      </w:r>
      <w:r w:rsidR="000D7D24">
        <w:t xml:space="preserve"> </w:t>
      </w:r>
      <w:r w:rsidR="000D7D24">
        <w:fldChar w:fldCharType="begin"/>
      </w:r>
      <w:r w:rsidR="000D7D24">
        <w:instrText xml:space="preserve"> ADDIN ZOTERO_ITEM CSL_CITATION {"citationID":"lcnee8vF","properties":{"formattedCitation":"(Brice et al. 2024)","plainCitation":"(Brice et al. 2024)","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r w:rsidR="000D7D24" w:rsidRPr="000D7D24">
        <w:t>Brice et al. 2024)</w:t>
      </w:r>
      <w:r w:rsidR="000D7D24">
        <w:fldChar w:fldCharType="end"/>
      </w:r>
      <w:r w:rsidR="00626B54">
        <w:t>.</w:t>
      </w:r>
      <w:r w:rsidR="000C6CFB">
        <w:t xml:space="preserve"> </w:t>
      </w:r>
      <w:r>
        <w:t xml:space="preserve"> </w:t>
      </w:r>
      <w:r w:rsidR="002944AB">
        <w:t xml:space="preserve">While no comparison of browsing 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appears to confirm the importance of the interaction from </w:t>
      </w:r>
      <w:r w:rsidR="002944AB">
        <w:t xml:space="preserve">the aspect of </w:t>
      </w:r>
      <w:r w:rsidR="00DE0CC0">
        <w:t>spatio</w:t>
      </w:r>
      <w:r>
        <w:t>temporal</w:t>
      </w:r>
      <w:r w:rsidR="0043042E">
        <w:t xml:space="preserve"> variation in</w:t>
      </w:r>
      <w:r w:rsidR="002944AB">
        <w:t xml:space="preserve"> </w:t>
      </w:r>
      <w:r>
        <w:t xml:space="preserve">moisture.  </w:t>
      </w:r>
      <w:r w:rsidR="002406ED">
        <w:t>E</w:t>
      </w:r>
      <w:r w:rsidR="005F3FD3">
        <w:t>xamination</w:t>
      </w:r>
      <w:r w:rsidR="00CE5F7E">
        <w:t>s</w:t>
      </w:r>
      <w:r w:rsidR="005F3FD3">
        <w:t xml:space="preserve"> of the two rates </w:t>
      </w:r>
      <w:r w:rsidR="002406ED">
        <w:t xml:space="preserve">in </w:t>
      </w:r>
      <w:r w:rsidR="002406ED">
        <w:lastRenderedPageBreak/>
        <w:t xml:space="preserve">combination across spatiotemporal gradients, rather than being considered as alternative explanations (i.e., top-down vs. bottom-up factors), </w:t>
      </w:r>
      <w:r w:rsidR="005F3FD3">
        <w:t xml:space="preserve">could </w:t>
      </w:r>
      <w:r w:rsidR="00CE5F7E">
        <w:t>improve the understanding of the patchy regrowth of aspen and other plants in response to wolf reintroduction</w:t>
      </w:r>
      <w:r w:rsidR="002406ED">
        <w:t>s and elk declines</w:t>
      </w:r>
      <w:r w:rsidR="00CE5F7E">
        <w:t xml:space="preserve"> </w:t>
      </w:r>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r w:rsidR="00CE5F7E">
        <w:t xml:space="preserve"> </w:t>
      </w:r>
    </w:p>
    <w:p w14:paraId="459A713F" w14:textId="6B2E1740"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multiple environmental gradients appear to affect one or both rates for 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 xml:space="preserve">); </w:t>
      </w:r>
      <w:r w:rsidR="00773795">
        <w:t xml:space="preserve">salinity gradients have been shown to influence </w:t>
      </w:r>
      <w:r w:rsidR="00590D90">
        <w:t>eastern oyster growth rate</w:t>
      </w:r>
      <w:r w:rsidR="00D261C0">
        <w:t xml:space="preserve">s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90D90">
        <w:t xml:space="preserve"> and </w:t>
      </w:r>
      <w:r w:rsidR="00760E3F">
        <w:t xml:space="preserve">cause outbreaks of </w:t>
      </w:r>
      <w:r w:rsidR="00BF04F6">
        <w:t xml:space="preserve"> </w:t>
      </w:r>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676D3" w:rsidRPr="00BF04F6">
        <w:t>(</w:t>
      </w:r>
      <w:r w:rsidR="005676D3" w:rsidRPr="00EC7D9F">
        <w:rPr>
          <w:i/>
          <w:iCs/>
        </w:rPr>
        <w:t>Stramonita haemastoma</w:t>
      </w:r>
      <w:r w:rsidR="005676D3">
        <w:t xml:space="preserve">; </w:t>
      </w:r>
      <w:r w:rsidR="005676D3" w:rsidRPr="00BF04F6">
        <w:t>Kimbro et al. 2013)</w:t>
      </w:r>
      <w:r w:rsidR="005676D3">
        <w:fldChar w:fldCharType="end"/>
      </w:r>
      <w:r w:rsidR="005676D3">
        <w:t xml:space="preserve"> at higher salinity levels than those observed by Munroe et al., (2017)</w:t>
      </w:r>
      <w:r w:rsidR="007C103A">
        <w:t xml:space="preserve">.  </w:t>
      </w:r>
      <w:r w:rsidR="004E212C">
        <w:t>Assuming oyster growth rates increase linearly at salinity levels above those observed by Munroe et al., (2017) then decreased survival by</w:t>
      </w:r>
      <w:r w:rsidR="006C6ED1">
        <w:t xml:space="preserve"> the outbreak of</w:t>
      </w:r>
      <w:r w:rsidR="004E212C">
        <w:t xml:space="preserve"> drilling snails at high salinity </w:t>
      </w:r>
      <w:r w:rsidR="00987C2C">
        <w:t xml:space="preserve">would </w:t>
      </w:r>
      <w:r w:rsidR="004E212C">
        <w:t>likely overwhelm the benefits of quicker growth</w:t>
      </w:r>
      <w:r w:rsidR="00D9270C">
        <w:t xml:space="preserve"> (Figure 1D)</w:t>
      </w:r>
      <w:r w:rsidR="004E212C">
        <w:t>.  Alternatively, if oyster growth rates declined at salinity levels above those observed by Munroe et al., (201</w:t>
      </w:r>
      <w:r w:rsidR="00BE47EB">
        <w:t xml:space="preserve">7) (i.e., unimodal </w:t>
      </w:r>
      <w:r w:rsidR="002A601C">
        <w:t>growth response; Figure 1D</w:t>
      </w:r>
      <w:r w:rsidR="00BE47EB">
        <w:t xml:space="preserve">), then </w:t>
      </w:r>
      <w:r w:rsidR="00512E1E">
        <w:t xml:space="preserve">the declines in growth would exacerbate the decreased survival by </w:t>
      </w:r>
      <w:r w:rsidR="006823B7">
        <w:t xml:space="preserve">the outbreak of </w:t>
      </w:r>
      <w:r w:rsidR="00512E1E">
        <w:t>drilling snails</w:t>
      </w:r>
      <w:r w:rsidR="00D9270C">
        <w:t xml:space="preserve"> (Figure 1D)</w:t>
      </w:r>
      <w:r w:rsidR="00512E1E">
        <w:t>.</w:t>
      </w:r>
      <w:r w:rsidR="00D9270C">
        <w:t xml:space="preserve"> Additionally, i</w:t>
      </w:r>
      <w:r w:rsidR="00774BC6">
        <w:t xml:space="preserve">ntertidal depths also influence the abundance of </w:t>
      </w:r>
      <w:r w:rsidR="007E786E">
        <w:t>other</w:t>
      </w:r>
      <w:r w:rsidR="00774BC6">
        <w:t xml:space="preserve"> juvenile-stage predators (e.g., crabs, snails, and fish; Figure 1D; </w:t>
      </w:r>
      <w:r w:rsidR="00774BC6">
        <w:fldChar w:fldCharType="begin"/>
      </w:r>
      <w:r w:rsidR="00774BC6">
        <w:instrText xml:space="preserve"> ADDIN ZOTERO_ITEM CSL_CITATION {"citationID":"9phl6BRh","properties":{"formattedCitation":"(Baillie and Grabowski 2019)","plainCitation":"(Baillie and Grabowski 2019)","dontUpdate":true,"noteIndex":0},"citationItems":[{"id":4049,"uris":["http://zotero.org/users/9972654/items/NVGSGYPY"],"itemData":{"id":4049,"type":"article-journal","abstract":"Reef-building oysters are important coastal foundation species that provide ecosystem services. Overharvesting, destructive fishing practices, and environmental degradation have caused significant declines in global oyster populations, necessitating restoration efforts in many regions to rebuild oyster habitat and recover lost services. Understanding how biological and physical gradients regulate oyster recruitment, survivorship and growth will help guide future efforts to successfully restore oyster populations. We conducted a field experiment in Ipswich, Massachusetts, to quantify the effects of tidal elevation, predator exclusion, and reef vertical relief on oyster settlement, recruitment and survivorship. Oyster settlement was 3 times greater at the deepest intertidal elevation compared to the 2 shallower intertidal elevations. Reef vertical relief and predator exclusion did not affect oyster settlement or survivorship. Despite increased sedimentation and algal fouling with increasing depth, living oyster densities remained significantly elevated at the deepest intertidal elevation 8 mo after the experimental reefs were constructed. Oyster mortality during this period was highest (&gt; 70%) at our shallowest elevation treatment, likely the result of desiccation and food limitation. Meanwhile, mortality during the first winter post-recruitment was high across all elevations (all &gt; 64%), with our deepest elevation treatment experiencing the highest mortality rate (90%). Our results suggest that there is a gradient in oyster settlement rates, which increase at lower elevation, and that the dominant drivers of mortality also likely vary with elevation. Our findings highlight the need for region-specific studies to quantify biological and physical gradients prior to large-scale restoration efforts.","container-title":"Marine Ecology Progress Series","DOI":"10.3354/meps12830","ISSN":"0171-8630, 1616-1599","journalAbbreviation":"Mar. Ecol. Prog. Ser.","language":"en","page":"119-132","source":"DOI.org (Crossref)","title":"Factors affecting recruitment, growth and survival of the eastern oyster Crassostrea virginica across an intertidal elevation gradient in southern New England","volume":"609","author":[{"family":"Baillie","given":"Cj"},{"family":"Grabowski","given":"Jh"}],"issued":{"date-parts":[["2019",1,17]]}}}],"schema":"https://github.com/citation-style-language/schema/raw/master/csl-citation.json"} </w:instrText>
      </w:r>
      <w:r w:rsidR="00774BC6">
        <w:fldChar w:fldCharType="separate"/>
      </w:r>
      <w:r w:rsidR="00774BC6" w:rsidRPr="00AD3612">
        <w:t>Baillie and Grabowski 2019)</w:t>
      </w:r>
      <w:r w:rsidR="00774BC6">
        <w:fldChar w:fldCharType="end"/>
      </w:r>
      <w:r w:rsidR="00140306">
        <w:t xml:space="preserve"> and would increase survival rate in shallower locations.  </w:t>
      </w:r>
      <w:r w:rsidR="00045E17">
        <w:t>I</w:t>
      </w:r>
      <w:r w:rsidR="00590D90">
        <w:t xml:space="preserve">n another </w:t>
      </w:r>
      <w:r w:rsidR="006557D2">
        <w:t xml:space="preserve">marine system combining juvenile survival and growth </w:t>
      </w:r>
      <w:r w:rsidR="00BA0714">
        <w:t xml:space="preserve">identified source-sink </w:t>
      </w:r>
      <w:r w:rsidR="00383788">
        <w:t xml:space="preserve">habitats for </w:t>
      </w:r>
      <w:r w:rsidR="00744F92">
        <w:t>cleaner shrimp</w:t>
      </w:r>
      <w:r w:rsidR="00383788">
        <w:t xml:space="preserve"> populations</w:t>
      </w:r>
      <w:r w:rsidR="00744F92">
        <w:t xml:space="preserve"> (</w:t>
      </w:r>
      <w:r w:rsidR="00744F92" w:rsidRPr="00744F92">
        <w:rPr>
          <w:i/>
          <w:iCs/>
        </w:rPr>
        <w:t>Stenopus hispidus</w:t>
      </w:r>
      <w:r w:rsidR="00744F92">
        <w:rPr>
          <w:i/>
          <w:iCs/>
        </w:rPr>
        <w:t xml:space="preserve">; </w:t>
      </w:r>
      <w:r w:rsidR="00744F92">
        <w:rPr>
          <w:i/>
          <w:iCs/>
        </w:rPr>
        <w:fldChar w:fldCharType="begin"/>
      </w:r>
      <w:r w:rsidR="00B871C2">
        <w:rPr>
          <w:i/>
          <w:iCs/>
        </w:rPr>
        <w:instrText xml:space="preserve"> ADDIN ZOTERO_ITEM CSL_CITATION {"citationID":"aeAGf6js","properties":{"formattedCitation":"(Chockley et al. 2008)","plainCitation":"(Chockley et al. 2008)","dontUpdate":true,"noteIndex":0},"citationItems":[{"id":13,"uris":["http://zotero.org/users/9972654/items/R4AY6B2M"],"itemData":{"id":13,"type":"article-journal","abstract":"The identification of sources and sinks in open populations is difficult and constrains our ability to predict population dynamics. This paper details factors that affect population size-structure of Stenopus hispidus Olivier, 1811, a popular marine ornamental, in the Upper Florida Keys and utilizes this information to identify large-scale (inshore–offshore) patterns of source–sink population structure. Shrimp were ca. 4 times more abundant at offshore sites compared to inshore sites. Larger reproductive shrimp dominated the inshore reefs in the Upper Florida Keys, while smaller, typically immature, shrimp dominated offshore reefs. Only 2.3% of settlement to artificial reefs occurred in the inshore region, while 97.7% occurred in offshore sites. Size-selective mortality was present but similar between the inshore and offshore reefs. Finally, growth declined with pre-molt size and was higher in the inshore than offshore reefs. These results indicated that the offshore reefs were likely dominated by smaller shrimp (at high density) due to higher settlement, lower growth rates and longer periods of susceptibility to size-selective mortality. To better understand the source–sink implications of our results, we developed a demographic model parameterized from our field estimates of size-specific molt frequency and mortality and region-specific (inshore or offshore) settlement and growth rates. We simulated settlement, mortality and growth both inshore and offshore and estimated reproductive output in the 2 regions. We found that shrimp in the inshore region exhibited higher levels of reproductive output than did shrimp in the offshore region. This suggests that the offshore region is acting as a population sink despite its higher local population size.","container-title":"Marine Ecology Progress Series","DOI":"10.3354/meps07404","ISSN":"0171-8630, 1616-1599","journalAbbreviation":"Mar. Ecol. Prog. Ser.","language":"en","page":"135-145","source":"DOI.org (Crossref)","title":"Population sinks in the Upper Florida Keys: the importance of demographic variation in population dynamics of the marine shrimp Stenopus hispidus","title-short":"Population sinks in the Upper Florida Keys","volume":"360","author":[{"family":"Chockley","given":"Br"},{"family":"St. Mary","given":"Cm"},{"family":"Osenberg","given":"Cw"}],"issued":{"date-parts":[["2008",5,22]]}}}],"schema":"https://github.com/citation-style-language/schema/raw/master/csl-citation.json"} </w:instrText>
      </w:r>
      <w:r w:rsidR="00744F92">
        <w:rPr>
          <w:i/>
          <w:iCs/>
        </w:rPr>
        <w:fldChar w:fldCharType="separate"/>
      </w:r>
      <w:r w:rsidR="00744F92" w:rsidRPr="00744F92">
        <w:t>Chockley et al. 2008)</w:t>
      </w:r>
      <w:r w:rsidR="00744F92">
        <w:rPr>
          <w:i/>
          <w:iCs/>
        </w:rPr>
        <w:fldChar w:fldCharType="end"/>
      </w:r>
      <w:r w:rsidR="00C044B4">
        <w:t xml:space="preserve">.  </w:t>
      </w:r>
    </w:p>
    <w:p w14:paraId="1D109D87" w14:textId="27D0177F" w:rsidR="00673700" w:rsidRPr="002A77AA" w:rsidRDefault="008022E7" w:rsidP="00656BF2">
      <w:pPr>
        <w:pStyle w:val="NATESTYLE1CommonCollege"/>
        <w:ind w:firstLine="720"/>
        <w:rPr>
          <w:rStyle w:val="eop"/>
        </w:rPr>
      </w:pPr>
      <w:r>
        <w:t xml:space="preserve">While the specific slopes of the isoclines </w:t>
      </w:r>
      <w:r w:rsidR="00E72F66">
        <w:t>for</w:t>
      </w:r>
      <w:r w:rsidR="00C20C0E">
        <w:t xml:space="preserve"> </w:t>
      </w:r>
      <w:r w:rsidR="00195532">
        <w:t xml:space="preserve">these </w:t>
      </w:r>
      <w:r w:rsidR="00712AAA">
        <w:t>examples from freshwater, marine and terrestrial ecosystems</w:t>
      </w:r>
      <w:r w:rsidR="00C20C0E">
        <w:t xml:space="preserve"> are unknown,</w:t>
      </w:r>
      <w:r w:rsidR="00A03493">
        <w:t xml:space="preserve"> </w:t>
      </w:r>
      <w:r w:rsidR="004C28A3">
        <w:t xml:space="preserve">the qualitative description of the isocline should be generalizable to any species with high juvenile mortality and stage- or size-dependent predators (e.g., plants, </w:t>
      </w:r>
      <w:r w:rsidR="000C0849">
        <w:t>vertebrates</w:t>
      </w:r>
      <w:r w:rsidR="004C28A3">
        <w:t>, invertebrates)</w:t>
      </w:r>
      <w:r w:rsidR="00F84B0A">
        <w:t xml:space="preserve">, and </w:t>
      </w:r>
      <w:r w:rsidR="00A03493">
        <w:t xml:space="preserve">this approach has great potential for explaining and </w:t>
      </w:r>
      <w:r w:rsidR="00A03493">
        <w:lastRenderedPageBreak/>
        <w:t>predicting patterns of population growth and recruitment in natural systems.</w:t>
      </w:r>
      <w:r w:rsidR="00621637">
        <w:t xml:space="preserve">  </w:t>
      </w:r>
      <w:r w:rsidR="00673700">
        <w:t>In this paper,</w:t>
      </w:r>
      <w:r w:rsidR="005337F7">
        <w:t xml:space="preserve"> we</w:t>
      </w:r>
      <w:r w:rsidR="00673700">
        <w:t xml:space="preserve"> </w:t>
      </w:r>
      <w:r w:rsidR="0064034E">
        <w:t>use the case study of the Florida Apple Snail (</w:t>
      </w:r>
      <w:r w:rsidR="0064034E" w:rsidRPr="006C7E08">
        <w:rPr>
          <w:i/>
          <w:iCs/>
        </w:rPr>
        <w:t>Pomacea paludosa</w:t>
      </w:r>
      <w:r w:rsidR="0064034E">
        <w:rPr>
          <w:i/>
          <w:iCs/>
        </w:rPr>
        <w:t xml:space="preserve">; </w:t>
      </w:r>
      <w:r w:rsidR="0064034E">
        <w:t>hereafter FAS)</w:t>
      </w:r>
      <w:r w:rsidR="005F075A">
        <w:t xml:space="preserve">, an </w:t>
      </w:r>
      <w:r w:rsidR="0064034E">
        <w:t>annual freshwater gastropod of conservation concern</w:t>
      </w:r>
      <w:r w:rsidR="005F075A">
        <w:t>, and demonstrate</w:t>
      </w:r>
      <w:r w:rsidR="0033376C">
        <w:t xml:space="preserve"> the utility of a </w:t>
      </w:r>
      <w:r w:rsidR="00CE23C8">
        <w:t>demograph</w:t>
      </w:r>
      <w:r w:rsidR="005F075A">
        <w:t>ic</w:t>
      </w:r>
      <w:r w:rsidR="00CE23C8">
        <w:t xml:space="preserve"> based zero population growth isocline.  </w:t>
      </w:r>
      <w:r w:rsidR="00557DB6">
        <w:t>We</w:t>
      </w:r>
      <w:r w:rsidR="00673700">
        <w:t xml:space="preserve"> used a previously parameterized age-structured model for </w:t>
      </w:r>
      <w:r w:rsidR="00517088">
        <w:t>a</w:t>
      </w:r>
      <w:r w:rsidR="00A62090">
        <w:t xml:space="preserve">n annual </w:t>
      </w:r>
      <w:r w:rsidR="00517088">
        <w:t>freshwater</w:t>
      </w:r>
      <w:r w:rsidR="00673700">
        <w:t xml:space="preserve"> gastropod, </w:t>
      </w:r>
      <w:r w:rsidR="00C340D1">
        <w:t xml:space="preserve">to </w:t>
      </w:r>
      <w:r w:rsidR="00673700">
        <w:t>identif</w:t>
      </w:r>
      <w:r w:rsidR="00C340D1">
        <w:t>y</w:t>
      </w:r>
      <w:r w:rsidR="00673700">
        <w:t xml:space="preserve"> theoretical combinations of juvenile-stage parameters predicting population stasis, growth, or decline. We then quantified size- and season-dependent survival and growth in the field to 1) test for size-dependent survival and 2) quantify the net effects that growth and survival have on </w:t>
      </w:r>
      <w:r w:rsidR="004257F1">
        <w:t>pre</w:t>
      </w:r>
      <w:r w:rsidR="005469A3">
        <w:t xml:space="preserve">dicted </w:t>
      </w:r>
      <w:r w:rsidR="00673700">
        <w:t>population growth during the annual reproduction/recruitment period (spring vs</w:t>
      </w:r>
      <w:r w:rsidR="009F561A">
        <w:t>.</w:t>
      </w:r>
      <w:r w:rsidR="00673700">
        <w:t xml:space="preserve"> early summer)</w:t>
      </w:r>
      <w:r w:rsidR="005469A3">
        <w:t xml:space="preserve"> in different wetlands</w:t>
      </w:r>
      <w:r w:rsidR="00673700">
        <w:t xml:space="preserve">. Using the </w:t>
      </w:r>
      <w:r w:rsidR="006174E0">
        <w:t>isocline</w:t>
      </w:r>
      <w:r w:rsidR="00673700">
        <w:t xml:space="preserve"> </w:t>
      </w:r>
      <w:r w:rsidR="00D60853">
        <w:t xml:space="preserve">approach </w:t>
      </w:r>
      <w:r w:rsidR="00673700">
        <w:t>the measured values in the field become interpretable from a population</w:t>
      </w:r>
      <w:r w:rsidR="006174E0">
        <w:t>-</w:t>
      </w:r>
      <w:r w:rsidR="00673700">
        <w:t>dynamic perspective</w:t>
      </w:r>
      <w:r w:rsidR="00C71137">
        <w:t xml:space="preserve"> and provide material for generation of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0" w:name="_Toc92806943"/>
      <w:r>
        <w:t>System and study species</w:t>
      </w:r>
    </w:p>
    <w:p w14:paraId="2705B95A" w14:textId="17B23C2D"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 xml:space="preserve">rainage of the Everglades altered the hydrologic conditions by increasing water depths in some areas but decreasing depths </w:t>
      </w:r>
      <w:r w:rsidRPr="00524172">
        <w:lastRenderedPageBreak/>
        <w:t>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r w:rsidRPr="00524172">
        <w:rPr>
          <w:i/>
          <w:iCs/>
        </w:rPr>
        <w:t>Cladium jamaicense</w:t>
      </w:r>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79266ED4"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4 mm shell length (SL) at hatching to &gt; 40 mm SL as 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r w:rsidR="00A77DE6" w:rsidRPr="008D75C3">
        <w:rPr>
          <w:rStyle w:val="normaltextrun"/>
          <w:i/>
          <w:iCs/>
          <w:color w:val="000000"/>
          <w:shd w:val="clear" w:color="auto" w:fill="FFFFFF"/>
        </w:rPr>
        <w:t>Rostrhamus sociabilis</w:t>
      </w:r>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r w:rsidR="00E970E9">
        <w:rPr>
          <w:rStyle w:val="normaltextrun"/>
          <w:color w:val="000000"/>
          <w:shd w:val="clear" w:color="auto" w:fill="FFFFFF"/>
        </w:rPr>
        <w:t>2001-2010.  The decline in Snail Kite populations within the ridge-slough landscap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r w:rsidRPr="00D601BB">
        <w:t>spp</w:t>
      </w:r>
      <w:r w:rsidRPr="00524172">
        <w:t xml:space="preserve">, </w:t>
      </w:r>
      <w:r>
        <w:t>s</w:t>
      </w:r>
      <w:r w:rsidRPr="00524172">
        <w:t>unfish</w:t>
      </w:r>
      <w:r w:rsidR="003E0443">
        <w:t>,</w:t>
      </w:r>
      <w:r>
        <w:rPr>
          <w:iCs/>
        </w:rPr>
        <w:t xml:space="preserve"> non-native</w:t>
      </w:r>
      <w:r w:rsidRPr="00524172">
        <w:t xml:space="preserve"> </w:t>
      </w:r>
      <w:r>
        <w:t>c</w:t>
      </w:r>
      <w:r w:rsidRPr="00524172">
        <w:t>ichlid</w:t>
      </w:r>
      <w:r>
        <w:t>s</w:t>
      </w:r>
      <w:r w:rsidRPr="00524172">
        <w:t xml:space="preserve">, </w:t>
      </w:r>
      <w:r>
        <w:t>large killifishes (</w:t>
      </w:r>
      <w:r w:rsidRPr="0085088C">
        <w:rPr>
          <w:i/>
          <w:iCs/>
        </w:rPr>
        <w:t>Fundulus seminolis</w:t>
      </w:r>
      <w:r>
        <w:t>), g</w:t>
      </w:r>
      <w:r w:rsidRPr="00524172">
        <w:t xml:space="preserve">reater </w:t>
      </w:r>
      <w:r>
        <w:t>s</w:t>
      </w:r>
      <w:r w:rsidRPr="00524172">
        <w:t>iren</w:t>
      </w:r>
      <w:r w:rsidR="0085088C">
        <w:t xml:space="preserve"> (</w:t>
      </w:r>
      <w:r w:rsidR="0085088C" w:rsidRPr="0085088C">
        <w:rPr>
          <w:i/>
          <w:iCs/>
        </w:rPr>
        <w:t>Siren lacertina</w:t>
      </w:r>
      <w:r w:rsidR="0085088C">
        <w:t>)</w:t>
      </w:r>
      <w:r w:rsidRPr="00524172">
        <w:t xml:space="preserve">, and </w:t>
      </w:r>
      <w:r>
        <w:t>t</w:t>
      </w:r>
      <w:r w:rsidRPr="00524172">
        <w:t>urtles</w:t>
      </w:r>
      <w:r w:rsidR="0085088C">
        <w:t xml:space="preserve"> (e.g., </w:t>
      </w:r>
      <w:r w:rsidR="0085088C" w:rsidRPr="0085088C">
        <w:rPr>
          <w:i/>
          <w:iCs/>
        </w:rPr>
        <w:t>Kinosternon bauri</w:t>
      </w:r>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 xml:space="preserve">Another known gastropod </w:t>
      </w:r>
      <w:r>
        <w:lastRenderedPageBreak/>
        <w:t>predator, g</w:t>
      </w:r>
      <w:r w:rsidRPr="00524172">
        <w:t>iant water bugs (Belostomatidae</w:t>
      </w:r>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r>
        <w:t>,</w:t>
      </w:r>
      <w:r w:rsidRPr="00524172">
        <w:t xml:space="preserve"> </w:t>
      </w:r>
      <w:r>
        <w:t>m</w:t>
      </w:r>
      <w:r w:rsidRPr="00524172">
        <w:t xml:space="preserve">ay </w:t>
      </w:r>
      <w:r>
        <w:t>also depredate juvenile FAS</w:t>
      </w:r>
      <w:r w:rsidR="00EC111D">
        <w:t xml:space="preserve"> and lives in the Everglades,</w:t>
      </w:r>
      <w:r>
        <w:t xml:space="preserve"> </w:t>
      </w:r>
      <w:r w:rsidRPr="00524172">
        <w:t xml:space="preserve">but </w:t>
      </w:r>
      <w:r w:rsidR="00EC111D">
        <w:t>the relationship had</w:t>
      </w:r>
      <w:r w:rsidRPr="00524172">
        <w:t xml:space="preserve"> not been i</w:t>
      </w:r>
      <w:r w:rsidR="00EC111D">
        <w:t>dentifi</w:t>
      </w:r>
      <w:r w:rsidRPr="00524172">
        <w:t xml:space="preserve">ed. </w:t>
      </w:r>
      <w:r>
        <w:t>Juvenile FAS</w:t>
      </w:r>
      <w:r w:rsidR="007500C2">
        <w:t xml:space="preserve"> </w:t>
      </w:r>
      <w:r w:rsidR="009D4582">
        <w:t>outgrow</w:t>
      </w:r>
      <w:r>
        <w:t xml:space="preserve"> most common fish and invertebrate predators </w:t>
      </w:r>
      <w:r w:rsidR="00E34FDE">
        <w:t>when they reach</w:t>
      </w:r>
      <w:r>
        <w:t xml:space="preserve"> ~10-11 mm</w:t>
      </w:r>
      <w:r w:rsidR="002A0505">
        <w:t xml:space="preserve"> SL</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 w:name="_Hlk98946915"/>
      <w:bookmarkStart w:id="2" w:name="_Toc92806946"/>
      <w:bookmarkEnd w:id="0"/>
      <w:r w:rsidR="00943E3B">
        <w:t>There had been n</w:t>
      </w:r>
      <w:r w:rsidR="0082366D">
        <w:t>o</w:t>
      </w:r>
      <w:r w:rsidR="00943E3B">
        <w:t xml:space="preserve"> i</w:t>
      </w:r>
      <w:r w:rsidR="0082366D">
        <w:t>nvestigation on the factors that influence top-down control by these predators within natural system</w:t>
      </w:r>
      <w:r w:rsidR="002D4BE6">
        <w:t>s</w:t>
      </w:r>
      <w:r w:rsidR="0082366D">
        <w:t xml:space="preserve"> partly because t</w:t>
      </w:r>
      <w:r w:rsidR="004F35FA">
        <w:t>racking cohorts of juvenile snails is notoriously difficult</w:t>
      </w:r>
      <w:r w:rsidR="0082366D">
        <w:t xml:space="preserve">, </w:t>
      </w:r>
      <w:r w:rsidR="002D4BE6">
        <w:t xml:space="preserve">thus we developed </w:t>
      </w:r>
      <w:r w:rsidR="003D7456">
        <w:t xml:space="preserve">an isocline approach to investigate these factors </w:t>
      </w:r>
      <w:r w:rsidR="002D4BE6">
        <w:t>using a FAS demographic model</w:t>
      </w:r>
      <w:r w:rsidR="003D7456">
        <w:t>.</w:t>
      </w:r>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63FE0F4B"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B20C2E">
        <w:rPr>
          <w:rStyle w:val="CommentReference"/>
          <w:sz w:val="24"/>
          <w:szCs w:val="24"/>
        </w:rPr>
        <w:t xml:space="preserve"> (Darby et al. 2015)</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74029E9E" w:rsidR="00673700" w:rsidRDefault="00673700" w:rsidP="00656BF2">
      <w:pPr>
        <w:pStyle w:val="NATESTYLE1CommonCollege"/>
        <w:ind w:firstLine="720"/>
      </w:pPr>
      <w:r w:rsidRPr="000B3146">
        <w:lastRenderedPageBreak/>
        <w:t>The isoclines graphically represent theoretical combinations of the two parameters that stop growth of the population (</w:t>
      </w:r>
      <w:r w:rsidR="009A0CC9">
        <w:t>λ</w:t>
      </w:r>
      <w:r w:rsidRPr="000B3146">
        <w:t xml:space="preserve"> = </w:t>
      </w:r>
      <w:r w:rsidR="009A0CC9">
        <w:t>1</w:t>
      </w:r>
      <w:r w:rsidRPr="000B3146">
        <w:t xml:space="preserve">).  </w:t>
      </w:r>
      <w:r w:rsidR="00B8519E">
        <w:t>T</w:t>
      </w:r>
      <w:r w:rsidRPr="000B3146">
        <w:t>he isoclines are boundary conditions between a growing 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2E848D6E"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2B1881">
        <w:t>t</w:t>
      </w:r>
      <w:r>
        <w:t>hen measure</w:t>
      </w:r>
      <w:r w:rsidR="002B1881">
        <w:t>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made it impossible to change growth rates seasonally, thus the predictions from isocline plot assume that the parameters are </w:t>
      </w:r>
      <w:r w:rsidR="002622F2">
        <w:rPr>
          <w:rFonts w:eastAsiaTheme="minorEastAsia"/>
        </w:rPr>
        <w:t>average</w:t>
      </w:r>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w:t>
      </w:r>
      <w:r w:rsidR="009F2496">
        <w:rPr>
          <w:rFonts w:eastAsiaTheme="minorEastAsia"/>
        </w:rPr>
        <w:t>make an annual estimate of</w:t>
      </w:r>
      <w:r w:rsidR="00F777B8">
        <w:rPr>
          <w:rFonts w:eastAsiaTheme="minorEastAsia"/>
        </w:rPr>
        <w:t xml:space="preserve"> growth and survival. Because ~70% of reproduction (hatchling production)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lastRenderedPageBreak/>
        <w:t>Survival and Growth in the field</w:t>
      </w:r>
    </w:p>
    <w:p w14:paraId="58F4D072" w14:textId="2C8EF487" w:rsidR="00673700" w:rsidRDefault="00673700" w:rsidP="00656BF2">
      <w:pPr>
        <w:ind w:firstLine="720"/>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w:t>
      </w:r>
      <w:r w:rsidR="00106463">
        <w:rPr>
          <w:rStyle w:val="CommentReference"/>
          <w:sz w:val="24"/>
          <w:szCs w:val="24"/>
        </w:rPr>
        <w:t xml:space="preserve">Appendix S2: </w:t>
      </w:r>
      <w:r w:rsidRPr="000B3146">
        <w:rPr>
          <w:rStyle w:val="CommentReference"/>
          <w:sz w:val="24"/>
          <w:szCs w:val="24"/>
        </w:rPr>
        <w:t xml:space="preserve">Figure </w:t>
      </w:r>
      <w:r w:rsidR="00D90DA1">
        <w:rPr>
          <w:rStyle w:val="CommentReference"/>
          <w:sz w:val="24"/>
          <w:szCs w:val="24"/>
        </w:rPr>
        <w:t>S</w:t>
      </w:r>
      <w:r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Pr="000B3146">
        <w:rPr>
          <w:rStyle w:val="CommentReference"/>
          <w:sz w:val="24"/>
          <w:szCs w:val="24"/>
        </w:rPr>
        <w:t xml:space="preserve">Figure </w:t>
      </w:r>
      <w:r w:rsidR="00106463">
        <w:rPr>
          <w:rStyle w:val="CommentReference"/>
          <w:sz w:val="24"/>
          <w:szCs w:val="24"/>
        </w:rPr>
        <w:t>S</w:t>
      </w:r>
      <w:r w:rsidRPr="000B3146">
        <w:rPr>
          <w:rStyle w:val="CommentReference"/>
          <w:sz w:val="24"/>
          <w:szCs w:val="24"/>
        </w:rPr>
        <w:t xml:space="preserve">1B). Both wetlands have seasonally varying water levels but the water levels in LILA are under </w:t>
      </w:r>
      <w:r w:rsidR="0011738F">
        <w:rPr>
          <w:rStyle w:val="CommentReference"/>
          <w:sz w:val="24"/>
          <w:szCs w:val="24"/>
        </w:rPr>
        <w:t>tighter</w:t>
      </w:r>
      <w:r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Pr="000B3146">
        <w:rPr>
          <w:rStyle w:val="CommentReference"/>
          <w:sz w:val="24"/>
          <w:szCs w:val="24"/>
        </w:rPr>
        <w:t xml:space="preserve">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r w:rsidR="00793496">
        <w:rPr>
          <w:rStyle w:val="CommentReference"/>
          <w:sz w:val="24"/>
          <w:szCs w:val="24"/>
        </w:rPr>
        <w:t>The</w:t>
      </w:r>
      <w:r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Pr="000B3146">
        <w:rPr>
          <w:rStyle w:val="CommentReference"/>
          <w:sz w:val="24"/>
          <w:szCs w:val="24"/>
        </w:rPr>
        <w:t xml:space="preserve">Figure </w:t>
      </w:r>
      <w:r w:rsidR="00FF2E33">
        <w:rPr>
          <w:rStyle w:val="CommentReference"/>
          <w:sz w:val="24"/>
          <w:szCs w:val="24"/>
        </w:rPr>
        <w:t>S</w:t>
      </w:r>
      <w:r w:rsidRPr="000B3146">
        <w:rPr>
          <w:rStyle w:val="CommentReference"/>
          <w:sz w:val="24"/>
          <w:szCs w:val="24"/>
        </w:rPr>
        <w:t>1</w:t>
      </w:r>
      <w:r w:rsidR="00D90DA1">
        <w:rPr>
          <w:rStyle w:val="CommentReference"/>
          <w:sz w:val="24"/>
          <w:szCs w:val="24"/>
        </w:rPr>
        <w:t>:</w:t>
      </w:r>
      <w:r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Pr="000B3146">
        <w:rPr>
          <w:rStyle w:val="CommentReference"/>
          <w:sz w:val="24"/>
          <w:szCs w:val="24"/>
        </w:rPr>
        <w:t xml:space="preserve">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5AD5FF30" w:rsidR="00A22A11" w:rsidRDefault="00835CA9" w:rsidP="00656BF2">
      <w:pPr>
        <w:ind w:firstLine="720"/>
        <w:rPr>
          <w:rStyle w:val="CommentReference"/>
          <w:sz w:val="24"/>
          <w:szCs w:val="24"/>
        </w:rPr>
      </w:pPr>
      <w:r>
        <w:rPr>
          <w:rStyle w:val="CommentReference"/>
          <w:sz w:val="24"/>
          <w:szCs w:val="24"/>
        </w:rPr>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FAS are 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as it measures encounter rate</w:t>
      </w:r>
      <w:r w:rsidR="00D57A0B">
        <w:rPr>
          <w:rStyle w:val="CommentReference"/>
          <w:sz w:val="24"/>
          <w:szCs w:val="24"/>
        </w:rPr>
        <w:t xml:space="preserve"> variation</w:t>
      </w:r>
      <w:r w:rsidR="00521EE5">
        <w:rPr>
          <w:rStyle w:val="CommentReference"/>
          <w:sz w:val="24"/>
          <w:szCs w:val="24"/>
        </w:rPr>
        <w:t xml:space="preserve">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r w:rsidR="0069535F">
        <w:rPr>
          <w:rStyle w:val="CommentReference"/>
          <w:sz w:val="24"/>
          <w:szCs w:val="24"/>
        </w:rPr>
        <w:t xml:space="preserve">prior </w:t>
      </w:r>
      <w:r w:rsidR="0069535F">
        <w:t>e</w:t>
      </w:r>
      <w:r w:rsidR="006E307C">
        <w:t xml:space="preserve">xperimental work with this species did not indicate any </w:t>
      </w:r>
      <w:r w:rsidR="0069535F">
        <w:t xml:space="preserve">measurable </w:t>
      </w:r>
      <w:r w:rsidR="006E307C">
        <w:t>anti-predator response</w:t>
      </w:r>
      <w:r w:rsidR="0069535F">
        <w:t>,</w:t>
      </w:r>
      <w:r w:rsidR="006E307C" w:rsidRPr="00756F04">
        <w:t xml:space="preserve"> </w:t>
      </w:r>
      <w:r w:rsidR="006E307C">
        <w:t xml:space="preserve">either morphological or behavioral, to chronic exposure to crayfish (Davidson and Dorn 2017). </w:t>
      </w:r>
    </w:p>
    <w:p w14:paraId="77AC2BBB" w14:textId="6C8D13DF" w:rsidR="007A7EA5" w:rsidRDefault="00257AE7" w:rsidP="00656BF2">
      <w:pPr>
        <w:ind w:firstLine="720"/>
        <w:rPr>
          <w:rStyle w:val="CommentReference"/>
          <w:sz w:val="24"/>
          <w:szCs w:val="24"/>
        </w:rPr>
      </w:pPr>
      <w:r>
        <w:rPr>
          <w:rStyle w:val="CommentReference"/>
          <w:sz w:val="24"/>
          <w:szCs w:val="24"/>
        </w:rPr>
        <w:lastRenderedPageBreak/>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p>
    <w:p w14:paraId="5C35E13D" w14:textId="1E6D22EE" w:rsidR="005D527C" w:rsidRDefault="00F87B69" w:rsidP="00656BF2">
      <w:pPr>
        <w:pStyle w:val="NATESTYLE1CommonCollege"/>
        <w:ind w:firstLine="720"/>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metaphytic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The metaphyt</w:t>
      </w:r>
      <w:r w:rsidR="001A645E">
        <w:t>on</w:t>
      </w:r>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r w:rsidR="005D527C">
        <w:t>metaphyton</w:t>
      </w:r>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metaphytic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k</w:t>
      </w:r>
      <w:r w:rsidR="00FF5F62" w:rsidRPr="00FF5F62">
        <w:rPr>
          <w:vertAlign w:val="subscript"/>
        </w:rPr>
        <w:t>gr</w:t>
      </w:r>
      <w:r w:rsidR="00F82837">
        <w:rPr>
          <w:vertAlign w:val="subscript"/>
        </w:rPr>
        <w:t>ow</w:t>
      </w:r>
      <w:r w:rsidR="00FF5F62" w:rsidRPr="00FF5F62">
        <w:rPr>
          <w:vertAlign w:val="subscript"/>
        </w:rPr>
        <w:t>th</w:t>
      </w:r>
      <w:r>
        <w:t xml:space="preserve"> to relate the </w:t>
      </w:r>
      <w:r>
        <w:lastRenderedPageBreak/>
        <w:t>results to the isocline.</w:t>
      </w:r>
      <w:r w:rsidR="00D21B2E">
        <w:t xml:space="preserve"> </w:t>
      </w:r>
      <w:r w:rsidR="005B3AB2">
        <w:t>K</w:t>
      </w:r>
      <w:r w:rsidR="005B3AB2" w:rsidRPr="008D1127">
        <w:rPr>
          <w:vertAlign w:val="subscript"/>
        </w:rPr>
        <w:t xml:space="preserve">growth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k</w:t>
      </w:r>
      <w:r w:rsidR="00D21B2E" w:rsidRPr="00D21B2E">
        <w:rPr>
          <w:vertAlign w:val="subscript"/>
        </w:rPr>
        <w:t>growth</w:t>
      </w:r>
      <w:r w:rsidR="00D21B2E">
        <w:t>)</w:t>
      </w:r>
      <w:r w:rsidR="006914D2">
        <w:t xml:space="preserve"> </w:t>
      </w:r>
      <w:r w:rsidR="00F315FC">
        <w:t>can be</w:t>
      </w:r>
      <w:r w:rsidR="006914D2">
        <w:t xml:space="preserve"> found in Appendix S2.</w:t>
      </w:r>
    </w:p>
    <w:bookmarkEnd w:id="1"/>
    <w:bookmarkEnd w:id="2"/>
    <w:p w14:paraId="557FCA2A" w14:textId="790605AA" w:rsidR="00673700" w:rsidRDefault="00673700" w:rsidP="00656BF2">
      <w:pPr>
        <w:pStyle w:val="Heading1"/>
      </w:pPr>
      <w:r w:rsidRPr="00524172">
        <w:t>Result</w:t>
      </w:r>
    </w:p>
    <w:p w14:paraId="7B9DF1D9" w14:textId="13BC86CA"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620433">
        <w:t>Better reproduction (more eggs/female), produced in this model by different h</w:t>
      </w:r>
      <w:r w:rsidR="005C17C9">
        <w:t>ydrologic</w:t>
      </w:r>
      <w:r w:rsidRPr="00524172">
        <w:t xml:space="preserve"> conditions</w:t>
      </w:r>
      <w:r w:rsidR="00620433">
        <w:t xml:space="preserve"> in the spring</w:t>
      </w:r>
      <w:r w:rsidR="002E3A50">
        <w:t>,</w:t>
      </w:r>
      <w:r w:rsidR="005568AE">
        <w:t xml:space="preserve"> </w:t>
      </w:r>
      <w:r>
        <w:t>made the population more resilient to lower survival (e.g., withstanding 3.1% lower survival at growth of k</w:t>
      </w:r>
      <w:r w:rsidRPr="002D4A16">
        <w:rPr>
          <w:vertAlign w:val="subscript"/>
        </w:rPr>
        <w:t>growth</w:t>
      </w:r>
      <w:r>
        <w:t xml:space="preserve"> = 0.07) and/or </w:t>
      </w:r>
      <w:r w:rsidR="005568AE">
        <w:t>s</w:t>
      </w:r>
      <w:r>
        <w:t xml:space="preserve">lower juvenile growth (e.g., withstanding by 7.7% </w:t>
      </w:r>
      <w:r w:rsidR="005568AE">
        <w:t xml:space="preserve">slower </w:t>
      </w:r>
      <w:r>
        <w:t xml:space="preserve">growth at </w:t>
      </w:r>
      <w:r w:rsidR="00E7767E">
        <w:t xml:space="preserve">juvenile survival rates </w:t>
      </w:r>
      <w:r>
        <w:t>of 0.80</w:t>
      </w:r>
      <w:r w:rsidR="002E14E8">
        <w:t>; Appendix S1</w:t>
      </w:r>
      <w:r w:rsidR="00040DE3">
        <w:t>:</w:t>
      </w:r>
      <w:r w:rsidR="00032406">
        <w:t xml:space="preserve"> </w:t>
      </w:r>
      <w:r w:rsidR="002E14E8">
        <w:t>Figure S2)</w:t>
      </w:r>
      <w:r>
        <w:t>. The effect</w:t>
      </w:r>
      <w:r w:rsidR="00533C30">
        <w:t>s</w:t>
      </w:r>
      <w:r>
        <w:t xml:space="preserve"> of </w:t>
      </w:r>
      <w:r w:rsidR="00533C30">
        <w:t>higher</w:t>
      </w:r>
      <w:r>
        <w:t xml:space="preserve"> reproduction</w:t>
      </w:r>
      <w:r w:rsidR="004C0B7C">
        <w:t xml:space="preserve"> on the isocline</w:t>
      </w:r>
      <w:r>
        <w:t xml:space="preserve"> strengthened with </w:t>
      </w:r>
      <w:r w:rsidR="00183818">
        <w:t xml:space="preserve">faster </w:t>
      </w:r>
      <w:r>
        <w:t>growth and lower survival (</w:t>
      </w:r>
      <w:r w:rsidR="00FE68DB">
        <w:t>Appendix S1</w:t>
      </w:r>
      <w:r w:rsidR="004F3210">
        <w:t>:</w:t>
      </w:r>
      <w:r w:rsidR="00FE68DB">
        <w:t>Figure S</w:t>
      </w:r>
      <w:r>
        <w:t xml:space="preserve">2). </w:t>
      </w:r>
    </w:p>
    <w:p w14:paraId="68FB0FA5" w14:textId="0019FDA3" w:rsidR="00382E63" w:rsidRPr="00C6515F" w:rsidRDefault="00564BAF" w:rsidP="00656BF2">
      <w:pPr>
        <w:pStyle w:val="Heading2"/>
        <w:spacing w:line="360" w:lineRule="auto"/>
      </w:pPr>
      <w:bookmarkStart w:id="3" w:name="_Hlk98959413"/>
      <w:r>
        <w:t>Empirical Survival and Growth related to the Isocline</w:t>
      </w:r>
    </w:p>
    <w:p w14:paraId="449C750F" w14:textId="6237F9D8" w:rsidR="00FF248B" w:rsidRDefault="00382E63" w:rsidP="00656BF2">
      <w:pPr>
        <w:pStyle w:val="NATESTYLE1CommonCollege"/>
      </w:pPr>
      <w:bookmarkStart w:id="4"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2:</w:t>
      </w:r>
      <w:r w:rsidR="008D2663">
        <w:t xml:space="preserve"> </w:t>
      </w:r>
      <w:r w:rsidR="00E97D50">
        <w:t>Figure S</w:t>
      </w:r>
      <w:r w:rsidR="00BD2F96">
        <w:t>2</w:t>
      </w:r>
      <w:r w:rsidR="00FA29F7">
        <w:t>, Appendix S2</w:t>
      </w:r>
      <w:r w:rsidR="00243318">
        <w:t>:Table S1)</w:t>
      </w:r>
      <w:r w:rsidR="002E4624">
        <w:t xml:space="preserve">. </w:t>
      </w:r>
      <w:r w:rsidR="007046A2">
        <w:t xml:space="preserve"> </w:t>
      </w:r>
      <w:r w:rsidR="00C9294F">
        <w:t>Examination of the artefacts</w:t>
      </w:r>
      <w:r w:rsidR="002E4624">
        <w:t xml:space="preserve"> of </w:t>
      </w:r>
      <w:r w:rsidR="008C0E88">
        <w:t xml:space="preserve">deceased </w:t>
      </w:r>
      <w:r w:rsidR="002E4624">
        <w:t>snails (&lt;10 mm SL)</w:t>
      </w:r>
      <w:r w:rsidR="00C9294F">
        <w:t xml:space="preserve"> suggested that the predators were primarily native invertebrates (</w:t>
      </w:r>
      <w:r w:rsidR="00234CB6" w:rsidRPr="00234CB6">
        <w:rPr>
          <w:i/>
          <w:iCs/>
        </w:rPr>
        <w:t xml:space="preserve">Belostoma </w:t>
      </w:r>
      <w:r w:rsidR="00234CB6" w:rsidRPr="00234CB6">
        <w:rPr>
          <w:i/>
          <w:iCs/>
        </w:rPr>
        <w:lastRenderedPageBreak/>
        <w:t>lutarium</w:t>
      </w:r>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r w:rsidR="00053D5C">
        <w:t>compositionally variable</w:t>
      </w:r>
      <w:r w:rsidR="00285177">
        <w:t xml:space="preserve"> across seasons and sites</w:t>
      </w:r>
      <w:r w:rsidR="0046659C">
        <w:t xml:space="preserve"> (Appendix 2)</w:t>
      </w:r>
      <w:r w:rsidR="00285177">
        <w:t xml:space="preserve">. </w:t>
      </w:r>
      <w:r w:rsidR="0097136A">
        <w:t xml:space="preserve"> </w:t>
      </w:r>
    </w:p>
    <w:p w14:paraId="025B920D" w14:textId="6DFBB396"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4"/>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xml:space="preserve">). The combined effects, weighted by seasonal egg </w:t>
      </w:r>
      <w:r w:rsidR="00EF13C5">
        <w:t>production distributions</w:t>
      </w:r>
      <w:r w:rsidR="00382E63">
        <w:t xml:space="preserve">, resulted in annual mortality and growth parameters that predicted </w:t>
      </w:r>
      <w:r w:rsidR="00EF13C5">
        <w:t xml:space="preserve">a </w:t>
      </w:r>
      <w:r w:rsidR="00382E63">
        <w:t>declining population</w:t>
      </w:r>
      <w:r w:rsidR="00037258">
        <w:t xml:space="preserve"> for LILA</w:t>
      </w:r>
      <w:r w:rsidR="00382E63">
        <w:t xml:space="preserve">, </w:t>
      </w:r>
      <w:r w:rsidR="00B053A7">
        <w:t xml:space="preserve">and </w:t>
      </w:r>
      <w:r w:rsidR="00382E63">
        <w:t xml:space="preserve">confidence intervals that slightly overlapped the zero-growth isocline </w:t>
      </w:r>
      <w:r w:rsidR="00EF13C5">
        <w:t>in WCA3 site 2 (Figure 3).  The overlap</w:t>
      </w:r>
      <w:r w:rsidR="001A2FBA">
        <w:t xml:space="preserve"> of the confidence region with the isocline</w:t>
      </w:r>
      <w:r w:rsidR="00EF13C5">
        <w:t xml:space="preserve"> </w:t>
      </w:r>
      <w:r w:rsidR="00E93618">
        <w:t xml:space="preserve">(indicating potential replacement) </w:t>
      </w:r>
      <w:r w:rsidR="00EF13C5">
        <w:t xml:space="preserve">can only be observed when </w:t>
      </w:r>
      <w:r w:rsidR="001A2FBA">
        <w:t xml:space="preserve">the isocline </w:t>
      </w:r>
      <w:r w:rsidR="008D5696">
        <w:t>reflects good</w:t>
      </w:r>
      <w:r w:rsidR="00382E63">
        <w:t xml:space="preserve"> </w:t>
      </w:r>
      <w:r w:rsidR="001A2FBA">
        <w:t>(</w:t>
      </w:r>
      <w:r w:rsidR="00382E63">
        <w:t>hydrologic</w:t>
      </w:r>
      <w:r w:rsidR="001A2FBA">
        <w:t>) conditions for</w:t>
      </w:r>
      <w:r w:rsidR="00382E63">
        <w:t xml:space="preserve"> egg-laying</w:t>
      </w:r>
      <w:r w:rsidR="001A2FBA">
        <w:t xml:space="preserve"> in</w:t>
      </w:r>
      <w:r w:rsidR="0001629E">
        <w:t xml:space="preserve"> WCA3A site 2</w:t>
      </w:r>
      <w:r w:rsidR="00382E63">
        <w:t xml:space="preserve"> (Figure </w:t>
      </w:r>
      <w:r w:rsidR="0001629E">
        <w:t>3</w:t>
      </w:r>
      <w:r w:rsidR="00382E63">
        <w:t>).</w:t>
      </w:r>
      <w:r w:rsidR="00103E1C">
        <w:t xml:space="preserve">  While we present </w:t>
      </w:r>
      <w:r w:rsidR="001F5D6D">
        <w:t xml:space="preserve">here </w:t>
      </w:r>
      <w:r w:rsidR="00103E1C">
        <w:t xml:space="preserve">only field parameters from the two sites which had growth rates measured from both seasons, </w:t>
      </w:r>
      <w:r w:rsidR="001A58D5">
        <w:t>the</w:t>
      </w:r>
      <w:r w:rsidR="00103E1C">
        <w:t xml:space="preserve"> parameters from WCA3A site 3, and survival measured from the predator exclusion cages </w:t>
      </w:r>
      <w:r w:rsidR="001F5D6D">
        <w:t xml:space="preserve">are </w:t>
      </w:r>
      <w:r w:rsidR="00103E1C">
        <w:t>plotted in Appendix S</w:t>
      </w:r>
      <w:r w:rsidR="00032406">
        <w:t>1: Figure</w:t>
      </w:r>
      <w:r w:rsidR="00103E1C">
        <w:t xml:space="preserve"> S3.  </w:t>
      </w:r>
    </w:p>
    <w:bookmarkEnd w:id="3"/>
    <w:p w14:paraId="3422F0FA" w14:textId="77777777" w:rsidR="00673700" w:rsidRDefault="00673700" w:rsidP="00656BF2">
      <w:pPr>
        <w:pStyle w:val="Heading1"/>
      </w:pPr>
      <w:r w:rsidRPr="00524172">
        <w:t>Discussion</w:t>
      </w:r>
    </w:p>
    <w:p w14:paraId="3B838229" w14:textId="33BBA190" w:rsidR="00673700" w:rsidRDefault="00627452" w:rsidP="00656BF2">
      <w:pPr>
        <w:pStyle w:val="NATESTYLE1CommonCollege"/>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effect</w:t>
      </w:r>
      <w:r w:rsidR="00E93618">
        <w:t xml:space="preserve"> that</w:t>
      </w:r>
      <w:r w:rsidR="006B7DCA">
        <w:t xml:space="preserve"> faster juvenile growth can offset </w:t>
      </w:r>
      <w:r w:rsidR="001018B9">
        <w:t>higher</w:t>
      </w:r>
      <w:r w:rsidR="006B7DCA">
        <w:t xml:space="preserve"> mortality.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The approach</w:t>
      </w:r>
      <w:r w:rsidR="0017171A">
        <w:t xml:space="preserve"> might be most useful for short lived species with type II</w:t>
      </w:r>
      <w:r w:rsidR="002B38AE">
        <w:t>I survivorship</w:t>
      </w:r>
      <w:r w:rsidR="0010609B">
        <w:t>.  Field</w:t>
      </w:r>
      <w:r w:rsidR="00670A44">
        <w:t xml:space="preserve"> </w:t>
      </w:r>
      <w:r w:rsidR="00670A44">
        <w:lastRenderedPageBreak/>
        <w:t xml:space="preserve">combinations of </w:t>
      </w:r>
      <w:r w:rsidR="00D14E99">
        <w:t>similar</w:t>
      </w:r>
      <w:r w:rsidR="00670A44">
        <w:t xml:space="preserve"> rates have been </w:t>
      </w:r>
      <w:r w:rsidR="00F50242">
        <w:t xml:space="preserve">examined for </w:t>
      </w:r>
      <w:r w:rsidR="00670A44">
        <w:t>other invertebrate</w:t>
      </w:r>
      <w:r w:rsidR="0010609B">
        <w:t>s</w:t>
      </w:r>
      <w:r w:rsidR="00670A44">
        <w:t xml:space="preserve"> (</w:t>
      </w:r>
      <w:r w:rsidR="00D14E99">
        <w:t xml:space="preserve">e.g., </w:t>
      </w:r>
      <w:r w:rsidR="00670A44">
        <w:t>Chockley et al. 2008)</w:t>
      </w:r>
      <w:r w:rsidR="00F50242">
        <w:t>,</w:t>
      </w:r>
      <w:r w:rsidR="00670A44">
        <w:t xml:space="preserve"> </w:t>
      </w:r>
      <w:r w:rsidR="0010609B">
        <w:t xml:space="preserve">but </w:t>
      </w:r>
      <w:r w:rsidR="00D14E99">
        <w:t>they were</w:t>
      </w:r>
      <w:r w:rsidR="00BD73F5">
        <w:t xml:space="preserve"> n</w:t>
      </w:r>
      <w:r w:rsidR="00F50242">
        <w:t xml:space="preserve">ot compared against </w:t>
      </w:r>
      <w:r w:rsidR="009F4C9C">
        <w:t>model-based population dynamic</w:t>
      </w:r>
      <w:r w:rsidR="00F50242">
        <w:t xml:space="preserve">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April)</w:t>
      </w:r>
      <w:r w:rsidR="00D14E99">
        <w:t xml:space="preserve"> which overlapped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73E473F7"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 xml:space="preserve">e </w:t>
      </w:r>
      <w:r w:rsidR="00195853">
        <w:t>suggest that o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w:t>
      </w:r>
      <w:r w:rsidR="00771DDF">
        <w:lastRenderedPageBreak/>
        <w:t>survivorship</w:t>
      </w:r>
      <w:r w:rsidR="00CB06CE">
        <w:t>.</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  </w:t>
      </w:r>
      <w:r w:rsidR="00CB06CE">
        <w:t xml:space="preserve">  </w:t>
      </w:r>
    </w:p>
    <w:p w14:paraId="265C6DD5" w14:textId="0C1E090B" w:rsidR="0083170B" w:rsidRPr="00AC6D9A" w:rsidRDefault="0052001B" w:rsidP="00656BF2">
      <w:pPr>
        <w:pStyle w:val="NATESTYLE1CommonCollege"/>
        <w:ind w:firstLine="720"/>
      </w:pPr>
      <w:r>
        <w:t>T</w:t>
      </w:r>
      <w:r w:rsidR="0083170B">
        <w:t xml:space="preserve">he isocline also seems to indicate that altering reproduction can change the </w:t>
      </w:r>
      <w:r w:rsidR="00771DDF">
        <w:t xml:space="preserve">magnitude of the negative </w:t>
      </w:r>
      <w:r w:rsidR="0083170B">
        <w:t>slope</w:t>
      </w:r>
      <w:r w:rsidR="00771DDF">
        <w:t xml:space="preserve"> </w:t>
      </w:r>
      <w:r w:rsidR="00C66812">
        <w:t xml:space="preserve">of the isocline </w:t>
      </w:r>
      <w:r w:rsidR="00771DDF">
        <w:t>(i.e., better reproduction makes the slope more negative)</w:t>
      </w:r>
      <w:r w:rsidR="0083170B">
        <w:t xml:space="preserve"> suggesting that populations disproportionately benefit from increased reproductive rates when conditions for growth are better than when they are worse.</w:t>
      </w:r>
      <w:r w:rsidR="00771DDF">
        <w:t xml:space="preserve">  </w:t>
      </w:r>
      <w:r w:rsidR="003410EF">
        <w:t xml:space="preserve">The </w:t>
      </w:r>
      <w:r>
        <w:t>steeper</w:t>
      </w:r>
      <w:r w:rsidR="003410EF">
        <w:t xml:space="preserve"> slope </w:t>
      </w:r>
      <w:r>
        <w:t>wa</w:t>
      </w:r>
      <w:r w:rsidR="003410EF">
        <w:t xml:space="preserve">s </w:t>
      </w:r>
      <w:r w:rsidR="00194EFB">
        <w:t>likely</w:t>
      </w:r>
      <w:r w:rsidR="00A85C8A">
        <w:t xml:space="preserve"> a</w:t>
      </w:r>
      <w:r w:rsidR="00771DDF">
        <w:t xml:space="preserve"> numerical response </w:t>
      </w:r>
      <w:r w:rsidR="00194EFB">
        <w:t>from</w:t>
      </w:r>
      <w:r w:rsidR="00771DDF">
        <w:t xml:space="preserve"> juvenile snails </w:t>
      </w:r>
      <w:r w:rsidR="00194EFB">
        <w:t>hatching</w:t>
      </w:r>
      <w:r w:rsidR="00771DDF">
        <w:t xml:space="preserve"> earlier</w:t>
      </w:r>
      <w:r>
        <w:t xml:space="preserve"> and</w:t>
      </w:r>
      <w:r w:rsidR="00771DDF">
        <w:t xml:space="preserve"> growing to maturity before the end of the </w:t>
      </w:r>
      <w:r w:rsidR="00B45899">
        <w:t xml:space="preserve">summer </w:t>
      </w:r>
      <w:r w:rsidR="00771DDF">
        <w:t>reproductive seaso</w:t>
      </w:r>
      <w:r w:rsidR="00296E1E">
        <w:t xml:space="preserve">n (i.e., </w:t>
      </w:r>
      <w:r w:rsidR="00354E90">
        <w:t xml:space="preserve">early onset </w:t>
      </w:r>
      <w:r w:rsidR="007C6325">
        <w:t>breed</w:t>
      </w:r>
      <w:r w:rsidR="005B46CC">
        <w:t>ers</w:t>
      </w:r>
      <w:r w:rsidR="00296E1E">
        <w:t>)</w:t>
      </w:r>
      <w:r w:rsidR="008D5696">
        <w:t xml:space="preserve">.  </w:t>
      </w:r>
      <w:r w:rsidR="00771DDF">
        <w:t>To the best of our knowledge, this is possible under the current understanding of FAS biology</w:t>
      </w:r>
      <w:r>
        <w:t>,</w:t>
      </w:r>
      <w:r w:rsidR="00296E1E">
        <w:t xml:space="preserve"> </w:t>
      </w:r>
      <w:r w:rsidR="00771DDF">
        <w:t xml:space="preserve">but has not been </w:t>
      </w:r>
      <w:r>
        <w:t>demonstrated</w:t>
      </w:r>
      <w:r w:rsidR="00771DDF">
        <w:t xml:space="preserve">, thus indicating an emergent theoretical prediction </w:t>
      </w:r>
      <w:r>
        <w:t xml:space="preserve">for this system </w:t>
      </w:r>
      <w:r w:rsidR="00771DDF">
        <w:t xml:space="preserve">that could be tested further. In the </w:t>
      </w:r>
      <w:r>
        <w:t xml:space="preserve">FAS </w:t>
      </w:r>
      <w:r w:rsidR="00771DDF">
        <w:t xml:space="preserve">population model, water depth was an environmental condition that influenced reproductive rates, but other environmental conditions that influence reproduction could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The result that populations disproportionately benefit from increased reproducti</w:t>
      </w:r>
      <w:r w:rsidR="009B67CA">
        <w:t>ve rates</w:t>
      </w:r>
      <w:r w:rsidR="0083170B">
        <w:t xml:space="preserve"> at higher growth needs to be further corroborated with future theoretical work</w:t>
      </w:r>
      <w:r w:rsidR="009B67CA">
        <w:t>,</w:t>
      </w:r>
      <w:r w:rsidR="0083170B">
        <w:t xml:space="preserve"> but</w:t>
      </w:r>
      <w:r w:rsidR="009B67CA">
        <w:t xml:space="preserve"> our suggestion</w:t>
      </w:r>
      <w:r w:rsidR="0083170B">
        <w:t xml:space="preserve"> demonstrates at least one reason </w:t>
      </w:r>
      <w:r w:rsidR="00340FFE">
        <w:t xml:space="preserve">for the need to </w:t>
      </w:r>
      <w:r w:rsidR="0083170B">
        <w:t>explor</w:t>
      </w:r>
      <w:r w:rsidR="00340FFE">
        <w:t>e the</w:t>
      </w:r>
      <w:r w:rsidR="0083170B">
        <w:t xml:space="preserve"> theoretical backing </w:t>
      </w:r>
      <w:r w:rsidR="00007313">
        <w:t xml:space="preserve">of </w:t>
      </w:r>
      <w:r w:rsidR="00771DDF">
        <w:t xml:space="preserve">population dynamic outcomes </w:t>
      </w:r>
      <w:r w:rsidR="0083170B">
        <w:t xml:space="preserve">of </w:t>
      </w:r>
      <w:r>
        <w:t xml:space="preserve">size, and therefore </w:t>
      </w:r>
      <w:r w:rsidR="008D5696">
        <w:t>growth</w:t>
      </w:r>
      <w:r>
        <w:t>-</w:t>
      </w:r>
      <w:r w:rsidR="008D5696">
        <w:t>medi</w:t>
      </w:r>
      <w:r>
        <w:t>ated</w:t>
      </w:r>
      <w:r w:rsidR="008D5696">
        <w:t xml:space="preserve"> juvenile mortality.</w:t>
      </w:r>
      <w:r w:rsidR="0083170B">
        <w:t xml:space="preserve"> </w:t>
      </w:r>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642C1EA4" w:rsidR="00673700" w:rsidRDefault="00686DD8" w:rsidP="00656BF2">
      <w:pPr>
        <w:pStyle w:val="NATESTYLE1CommonCollege"/>
        <w:ind w:firstLine="720"/>
      </w:pPr>
      <w:bookmarkStart w:id="6" w:name="_Hlk98959647"/>
      <w:bookmarkEnd w:id="5"/>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 xml:space="preserve">about </w:t>
      </w:r>
      <w:r w:rsidR="00E2112D">
        <w:lastRenderedPageBreak/>
        <w:t>how</w:t>
      </w:r>
      <w:r w:rsidR="00A365C5">
        <w:t xml:space="preserve"> environmental variation </w:t>
      </w:r>
      <w:r w:rsidR="0052001B">
        <w:t>might</w:t>
      </w:r>
      <w:r w:rsidR="00A365C5">
        <w:t xml:space="preserve">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w:t>
      </w:r>
      <w:r w:rsidR="00894F17">
        <w:t xml:space="preserve">temperature-dependent </w:t>
      </w:r>
      <w:r w:rsidR="00A17BAD">
        <w:t>studies</w:t>
      </w:r>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w:t>
      </w:r>
      <w:r w:rsidR="00F20086">
        <w:t xml:space="preserve">juveniles </w:t>
      </w:r>
      <w:r w:rsidR="00673700">
        <w:t xml:space="preserve">grow </w:t>
      </w:r>
      <w:r w:rsidR="00EE5EBC">
        <w:t>1.4 times faster in the</w:t>
      </w:r>
      <w:r w:rsidR="00673700">
        <w:t xml:space="preserve"> warmer wet season (Figure 5, </w:t>
      </w:r>
      <w:r w:rsidR="005D53F3">
        <w:t>Appendix S3:</w:t>
      </w:r>
      <w:r w:rsidR="002750F3">
        <w:t xml:space="preserve"> </w:t>
      </w:r>
      <w:r w:rsidR="00673700" w:rsidRPr="00E25D2B">
        <w:t>Figure S</w:t>
      </w:r>
      <w:r w:rsidR="00673700">
        <w:t>2)</w:t>
      </w:r>
      <w:r w:rsidR="00414587">
        <w:t xml:space="preserve"> consistent with general responses of ectotherms </w:t>
      </w:r>
      <w:r w:rsidR="0024401F" w:rsidRPr="001E3010">
        <w:t>(Kingsolver and Woods 2016</w:t>
      </w:r>
      <w:r w:rsidR="00A17BAD">
        <w:t>, Pepi et al. 2018</w:t>
      </w:r>
      <w:r w:rsidR="00414587" w:rsidRPr="001E3010">
        <w:t>)</w:t>
      </w:r>
      <w:r w:rsidR="00673700">
        <w:t xml:space="preserve">. </w:t>
      </w:r>
      <w:r w:rsidR="003737A7">
        <w:t>So</w:t>
      </w:r>
      <w:r w:rsidR="007C457C">
        <w:t>,</w:t>
      </w:r>
      <w:r w:rsidR="003737A7">
        <w:t xml:space="preserve"> </w:t>
      </w:r>
      <w:r w:rsidR="00A17BAD">
        <w:t xml:space="preserve">overall </w:t>
      </w:r>
      <w:r w:rsidR="003737A7">
        <w:t>prey survival might be expected to be greater</w:t>
      </w:r>
      <w:r w:rsidR="00A17BAD">
        <w:t>,</w:t>
      </w:r>
      <w:r w:rsidR="003737A7">
        <w:t xml:space="preserve"> </w:t>
      </w:r>
      <w:r w:rsidR="00625CA2">
        <w:t>as we observed</w:t>
      </w:r>
      <w:r w:rsidR="00A17BAD">
        <w:t>,</w:t>
      </w:r>
      <w:r w:rsidR="00625CA2">
        <w:t xml:space="preserve"> in the wet season</w:t>
      </w:r>
      <w:r w:rsidR="00A17BAD">
        <w:t>,</w:t>
      </w:r>
      <w:r w:rsidR="00625CA2">
        <w:t xml:space="preserve"> </w:t>
      </w:r>
      <w:r w:rsidR="003737A7">
        <w:t xml:space="preserve">except </w:t>
      </w:r>
      <w:r w:rsidR="00A17BAD">
        <w:t xml:space="preserve">estimates of the per capita foraging rates of </w:t>
      </w:r>
      <w:r w:rsidR="00381F28">
        <w:t xml:space="preserve">common </w:t>
      </w:r>
      <w:r w:rsidR="00A17BAD">
        <w:t xml:space="preserve">(ectothermic) </w:t>
      </w:r>
      <w:r w:rsidR="00625CA2">
        <w:t xml:space="preserve">predators also increased </w:t>
      </w:r>
      <w:r w:rsidR="00A17BAD">
        <w:t>in the warmer wet season</w:t>
      </w:r>
      <w:r w:rsidR="00107530">
        <w:t xml:space="preserve"> (</w:t>
      </w:r>
      <w:r w:rsidR="00381F28">
        <w:t xml:space="preserve">calculation in </w:t>
      </w:r>
      <w:r w:rsidR="00A26B8A">
        <w:t>Appendix S</w:t>
      </w:r>
      <w:r w:rsidR="00032406">
        <w:t>2: Figure</w:t>
      </w:r>
      <w:r w:rsidR="00A26B8A">
        <w:t xml:space="preserve"> S</w:t>
      </w:r>
      <w:r w:rsidR="00BD2F96">
        <w:t>4</w:t>
      </w:r>
      <w:r w:rsidR="00A26B8A">
        <w:t>)</w:t>
      </w:r>
      <w:r w:rsidR="00625CA2">
        <w:t xml:space="preserve">. The largest </w:t>
      </w:r>
      <w:r w:rsidR="004D3C6B">
        <w:t xml:space="preserve">change between seasons seems to have been </w:t>
      </w:r>
      <w:r w:rsidR="00A17BAD">
        <w:t>lower</w:t>
      </w:r>
      <w:r w:rsidR="004D3C6B">
        <w:t xml:space="preserve"> predator abundances </w:t>
      </w:r>
      <w:r w:rsidR="00A17BAD">
        <w:t xml:space="preserve">after </w:t>
      </w:r>
      <w:r w:rsidR="004D3C6B">
        <w:t>th</w:t>
      </w:r>
      <w:r w:rsidR="00032406">
        <w:t>e</w:t>
      </w:r>
      <w:r w:rsidR="004D3C6B">
        <w:t xml:space="preserve"> wetlands reflooded</w:t>
      </w:r>
      <w:r w:rsidR="008E2833">
        <w:t xml:space="preserve"> (Appendix</w:t>
      </w:r>
      <w:r w:rsidR="00DC0CAE">
        <w:t xml:space="preserve"> S</w:t>
      </w:r>
      <w:r w:rsidR="00032406">
        <w:t>2: Figure</w:t>
      </w:r>
      <w:r w:rsidR="00DC0CAE">
        <w:t xml:space="preserve"> S</w:t>
      </w:r>
      <w:r w:rsidR="00BD2F96">
        <w:t>4</w:t>
      </w:r>
      <w:r w:rsidR="008E2833">
        <w:t>)</w:t>
      </w:r>
      <w:r w:rsidR="00140737">
        <w:t xml:space="preserve"> which lowered overall mortality</w:t>
      </w:r>
      <w:r w:rsidR="00A17BAD">
        <w:t>; t</w:t>
      </w:r>
      <w:r w:rsidR="00597F09">
        <w: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A17BAD">
        <w:t>abundances may</w:t>
      </w:r>
      <w:r w:rsidR="0093296C">
        <w:t xml:space="preserve"> be </w:t>
      </w:r>
      <w:r w:rsidR="008E13D9">
        <w:t xml:space="preserve">more important </w:t>
      </w:r>
      <w:r w:rsidR="00A17BAD">
        <w:t xml:space="preserve">to survival </w:t>
      </w:r>
      <w:r w:rsidR="008E13D9">
        <w:t>than the per-capita rates</w:t>
      </w:r>
      <w:r w:rsidR="000F667F">
        <w:t>,</w:t>
      </w:r>
      <w:r w:rsidR="008E13D9">
        <w:t xml:space="preserve"> but also could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4642E9CD" w:rsidR="00EE74CF" w:rsidRDefault="008A658C" w:rsidP="00656BF2">
      <w:pPr>
        <w:pStyle w:val="NATESTYLE1CommonCollege"/>
        <w:ind w:firstLine="720"/>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12583C">
        <w:t xml:space="preserve"> and biodiversity</w:t>
      </w:r>
      <w:r w:rsidR="005B6B18">
        <w:t xml:space="preserve">.  </w:t>
      </w:r>
      <w:r w:rsidR="008C09A7">
        <w:t>I</w:t>
      </w:r>
      <w:r w:rsidR="005B6B18">
        <w:t>mprove</w:t>
      </w:r>
      <w:r w:rsidR="008C09A7">
        <w:t>d</w:t>
      </w:r>
      <w:r w:rsidR="005B6B18">
        <w:t xml:space="preserve"> conditions for the FAS in the </w:t>
      </w:r>
      <w:r w:rsidR="005B6B18">
        <w:lastRenderedPageBreak/>
        <w:t xml:space="preserve">Everglades </w:t>
      </w:r>
      <w:r w:rsidR="008C09A7">
        <w:t xml:space="preserve">will be </w:t>
      </w:r>
      <w:r w:rsidR="00F0369B">
        <w:t>necessary to make</w:t>
      </w:r>
      <w:r w:rsidR="008C09A7">
        <w:t xml:space="preserve"> </w:t>
      </w:r>
      <w:r w:rsidR="005C70A6">
        <w:t>their populations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xml:space="preserve">, but our results indicate that with the current levels of predation and individual growth, improving hydrologic conditions for reproduction in the Everglades can only maintain the already small populations of the </w:t>
      </w:r>
      <w:r w:rsidR="00EE74CF">
        <w:t>FAS</w:t>
      </w:r>
      <w:r w:rsidR="00EE74CF" w:rsidRPr="00C12775">
        <w:t>. This conclusion was strengthened when we set water level and 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r w:rsidR="00032406">
        <w:t>1: Figure</w:t>
      </w:r>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56CBE459" w:rsidR="00673700" w:rsidRDefault="00881488" w:rsidP="00656BF2">
      <w:pPr>
        <w:pStyle w:val="NATESTYLE1CommonCollege"/>
        <w:ind w:firstLine="720"/>
      </w:pPr>
      <w:r>
        <w:t xml:space="preserve">First, </w:t>
      </w:r>
      <w:r w:rsidR="009B0786">
        <w:t>seasonal variation</w:t>
      </w:r>
      <w:r w:rsidR="00BD0282">
        <w:t xml:space="preserve"> in</w:t>
      </w:r>
      <w:r w:rsidR="009B0786">
        <w:t xml:space="preserve"> growth, reproduction and survival </w:t>
      </w:r>
      <w:r w:rsidR="001E7644">
        <w:t>ha</w:t>
      </w:r>
      <w:r w:rsidR="00E50315">
        <w:t>ve important</w:t>
      </w:r>
      <w:r w:rsidR="009B0786">
        <w:t xml:space="preserve">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w:t>
      </w:r>
      <w:r w:rsidR="00E50315">
        <w:t xml:space="preserve">hydrologic </w:t>
      </w:r>
      <w:r w:rsidR="007F471C">
        <w:t xml:space="preserve">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w:t>
      </w:r>
      <w:r w:rsidR="00B23CEF">
        <w:lastRenderedPageBreak/>
        <w:t xml:space="preserve">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34873F3B" w:rsidR="00673700" w:rsidRDefault="003C6D67" w:rsidP="00656BF2">
      <w:pPr>
        <w:pStyle w:val="NATESTYLE1CommonCollege"/>
        <w:ind w:firstLine="720"/>
      </w:pPr>
      <w:r>
        <w:t>S</w:t>
      </w:r>
      <w:r w:rsidR="00673700">
        <w:t xml:space="preserve">patial variation in productivity (i.e., </w:t>
      </w:r>
      <w:r w:rsidR="007C1229">
        <w:t xml:space="preserve">total phosphorus, </w:t>
      </w:r>
      <w:r w:rsidR="00673700">
        <w:t xml:space="preserve">TP) </w:t>
      </w:r>
      <w:r w:rsidR="004B65EA">
        <w:t xml:space="preserve">or </w:t>
      </w:r>
      <w:r>
        <w:t xml:space="preserve">perhaps </w:t>
      </w:r>
      <w:r w:rsidR="004B65EA">
        <w:t>restoration of</w:t>
      </w:r>
      <w:r w:rsidR="008C14F8">
        <w:t xml:space="preserve"> historic </w:t>
      </w:r>
      <w:r w:rsidR="004B65EA">
        <w:t xml:space="preserve">flow </w:t>
      </w:r>
      <w:r w:rsidR="00A00D0F">
        <w:t>could encourage growth rates</w:t>
      </w:r>
      <w:r w:rsidR="00673700">
        <w:t>.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r w:rsidR="008C14F8">
        <w:t>Perhaps more promisingly, t</w:t>
      </w:r>
      <w:r w:rsidR="000333D0">
        <w:t>he Everglades</w:t>
      </w:r>
      <w:r w:rsidR="00204F02">
        <w:t xml:space="preserve"> was historically a flowing</w:t>
      </w:r>
      <w:r w:rsidR="008C14F8">
        <w:t xml:space="preserve"> </w:t>
      </w:r>
      <w:r w:rsidR="00204F02">
        <w:t>system</w:t>
      </w:r>
      <w:r w:rsidR="008C14F8">
        <w:t xml:space="preserve"> (the River of Grass) with velocities &gt; 2  cm/s</w:t>
      </w:r>
      <w:r w:rsidR="0068733F">
        <w:t xml:space="preserve">, and </w:t>
      </w:r>
      <w:r w:rsidR="004B65EA" w:rsidRPr="00C12775">
        <w:t xml:space="preserve">recent work has shown that increasing water flow velocity, increases </w:t>
      </w:r>
      <w:r w:rsidR="004B65EA">
        <w:t>growth</w:t>
      </w:r>
      <w:r w:rsidR="004B65EA" w:rsidRPr="00C12775">
        <w:t xml:space="preserve"> of </w:t>
      </w:r>
      <w:r w:rsidR="004B65EA" w:rsidRPr="00D57D20">
        <w:rPr>
          <w:i/>
          <w:iCs/>
        </w:rPr>
        <w:t>Pomacea</w:t>
      </w:r>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439190E7"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or </w:t>
      </w:r>
      <w:r w:rsidR="008E033B">
        <w:t xml:space="preserve">perhaps </w:t>
      </w:r>
      <w:r w:rsidR="00673700" w:rsidRPr="00C12775">
        <w:t xml:space="preserve">hydrologic conditions 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r w:rsidR="008E033B">
        <w:t>M</w:t>
      </w:r>
      <w:r w:rsidR="00673700" w:rsidRPr="00C12775">
        <w:t xml:space="preserve">ayan </w:t>
      </w:r>
      <w:r w:rsidR="00673700">
        <w:t>c</w:t>
      </w:r>
      <w:r w:rsidR="00673700" w:rsidRPr="00C12775">
        <w:t xml:space="preserve">ichlids and </w:t>
      </w:r>
      <w:r w:rsidR="008E033B">
        <w:t>A</w:t>
      </w:r>
      <w:r w:rsidR="00673700" w:rsidRPr="00C12775">
        <w:t xml:space="preserve">frican </w:t>
      </w:r>
      <w:r w:rsidR="00673700">
        <w:t>j</w:t>
      </w:r>
      <w:r w:rsidR="00673700" w:rsidRPr="00C12775">
        <w:t xml:space="preserve">ewelfish that have </w:t>
      </w:r>
      <w:r w:rsidR="00673700" w:rsidRPr="00C12775">
        <w:lastRenderedPageBreak/>
        <w:t xml:space="preserve">invaded the Everglades and could have increased predation, 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673700" w:rsidRPr="00C12775">
        <w:t xml:space="preserve">. </w:t>
      </w:r>
      <w:r w:rsidR="00673700">
        <w:t xml:space="preserve">One option might be to study </w:t>
      </w:r>
      <w:r w:rsidR="008E033B">
        <w:t xml:space="preserve">hydrologic covariates of </w:t>
      </w:r>
      <w:r w:rsidR="00673700">
        <w:t>giant water bug predation to identify hydrologic conditions reducing their abundances in the dry season</w:t>
      </w:r>
      <w:r w:rsidR="00BE73D0">
        <w:t>, but</w:t>
      </w:r>
      <w:r w:rsidR="00673700">
        <w:t xml:space="preserve"> </w:t>
      </w:r>
      <w:r w:rsidR="00673700" w:rsidRPr="00C12775">
        <w:t xml:space="preserve">the observed predator community includes native species existing across a wide range of the hydroperiod gradient </w:t>
      </w:r>
      <w:r w:rsidR="00BE73D0">
        <w:t>and</w:t>
      </w:r>
      <w:r w:rsidR="00BE73D0" w:rsidRPr="00C12775">
        <w:t xml:space="preserve"> </w:t>
      </w:r>
      <w:r w:rsidR="00673700" w:rsidRPr="00C12775">
        <w:t xml:space="preserve">it remains unclear how floods or </w:t>
      </w:r>
      <w:r w:rsidR="00FC2887">
        <w:t xml:space="preserve">hydrologic </w:t>
      </w:r>
      <w:r w:rsidR="00673700" w:rsidRPr="00C12775">
        <w:t xml:space="preserve">droughts </w:t>
      </w:r>
      <w:r w:rsidR="00673700">
        <w:t>could</w:t>
      </w:r>
      <w:r w:rsidR="00673700" w:rsidRPr="00C12775">
        <w:t xml:space="preserve"> </w:t>
      </w:r>
      <w:r w:rsidR="00673700">
        <w:t>fundamentally shift</w:t>
      </w:r>
      <w:r w:rsidR="00673700" w:rsidRPr="00C12775">
        <w:t xml:space="preserve"> juvenile </w:t>
      </w:r>
      <w:r w:rsidR="00FC2887">
        <w:t>predators (low water and drying encourages crayfish; Dorn and Cook 2015, Sinnickson and Dorn 2024)</w:t>
      </w:r>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could also be repeated in time and space to measure variation in vital rates, especially survival, </w:t>
      </w:r>
      <w:r w:rsidR="00673700">
        <w:t xml:space="preserve">during windows of time that may produce </w:t>
      </w:r>
      <w:r w:rsidR="00CC4D1E">
        <w:t xml:space="preserve">better </w:t>
      </w:r>
      <w:r w:rsidR="00673700">
        <w:t>survival (e.g., depths of 10-15 cm)</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7B569A6C" w:rsidR="000623EA" w:rsidRDefault="00E0549B" w:rsidP="00656BF2">
      <w:pPr>
        <w:pStyle w:val="NATESTYLE1CommonCollege"/>
      </w:pPr>
      <w:r>
        <w:t xml:space="preserve">The </w:t>
      </w:r>
      <w:r w:rsidR="00113196">
        <w:t xml:space="preserve">joint effects of </w:t>
      </w:r>
      <w:r w:rsidR="00161898">
        <w:t xml:space="preserve">juvenile </w:t>
      </w:r>
      <w:r w:rsidR="00113196">
        <w:t>growth and survival on recruitment</w:t>
      </w:r>
      <w:r w:rsidR="00161898">
        <w:t xml:space="preserve"> </w:t>
      </w:r>
      <w:r>
        <w:t>is well</w:t>
      </w:r>
      <w:r w:rsidR="004942E7">
        <w:t>-</w:t>
      </w:r>
      <w:r>
        <w:t>understood in ecology</w:t>
      </w:r>
      <w:r w:rsidR="004654E8">
        <w:t xml:space="preserve"> (e.g., </w:t>
      </w:r>
      <w:r w:rsidR="00160AEA">
        <w:t xml:space="preserve">population </w:t>
      </w:r>
      <w:r w:rsidR="004654E8">
        <w:t xml:space="preserve">studies of </w:t>
      </w:r>
      <w:r w:rsidR="00410DB1">
        <w:t xml:space="preserve">fish, </w:t>
      </w:r>
      <w:r w:rsidR="004654E8">
        <w:t>mosquitoes, aspen, shrimp),</w:t>
      </w:r>
      <w:r>
        <w:t xml:space="preserve"> but using a demographic isocline approach to studying spatiotemporal recruitment variation in populations </w:t>
      </w:r>
      <w:r w:rsidR="004654E8">
        <w:t xml:space="preserve">is novel and could </w:t>
      </w:r>
      <w:r>
        <w:t xml:space="preserve">have utility for </w:t>
      </w:r>
      <w:r w:rsidR="009C5786">
        <w:t>understanding and managing population</w:t>
      </w:r>
      <w:r w:rsidR="00160AEA">
        <w:t>s</w:t>
      </w:r>
      <w:r>
        <w:t xml:space="preserve">.  </w:t>
      </w:r>
      <w:r w:rsidR="00B4723D">
        <w:t>We created a zero-population isocline using a size-indexed demographic model that i</w:t>
      </w:r>
      <w:r w:rsidR="00492F27">
        <w:t>llustrated</w:t>
      </w:r>
      <w:r w:rsidR="00B4723D">
        <w:t xml:space="preserve"> </w:t>
      </w:r>
      <w:r w:rsidR="00E36343">
        <w:t>the</w:t>
      </w:r>
      <w:r w:rsidR="00B4723D">
        <w:t xml:space="preserve"> negative relationship between </w:t>
      </w:r>
      <w:r w:rsidR="003F2C39">
        <w:t xml:space="preserve">juvenile </w:t>
      </w:r>
      <w:r w:rsidR="00B4723D">
        <w:t>growth and survival</w:t>
      </w:r>
      <w:r w:rsidR="003D1F0B">
        <w:t xml:space="preserve">; </w:t>
      </w:r>
      <w:r w:rsidR="003A710D">
        <w:t xml:space="preserve">populations </w:t>
      </w:r>
      <w:r w:rsidR="003D1F0B">
        <w:t>with 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4908BD">
        <w:t>Our application</w:t>
      </w:r>
      <w:r w:rsidR="002138FE">
        <w:t xml:space="preserve"> </w:t>
      </w:r>
      <w:r w:rsidR="004908BD">
        <w:t>operationalize</w:t>
      </w:r>
      <w:r w:rsidR="002138FE">
        <w:t>d</w:t>
      </w:r>
      <w:r w:rsidR="004908BD">
        <w:t xml:space="preserve"> </w:t>
      </w:r>
      <w:r w:rsidR="00D02B1F">
        <w:t xml:space="preserve">the concept for use in a field setting </w:t>
      </w:r>
      <w:r w:rsidR="00B24E05">
        <w:t>making it possible to</w:t>
      </w:r>
      <w:r w:rsidR="00D02B1F">
        <w:t xml:space="preserve"> interpret field-based demographic rates</w:t>
      </w:r>
      <w:r w:rsidR="008B25BC">
        <w:t xml:space="preserve"> and </w:t>
      </w:r>
      <w:r w:rsidR="00A155C1">
        <w:t>incorporate</w:t>
      </w:r>
      <w:r w:rsidR="008B25BC">
        <w:t xml:space="preserve"> variable reproduction</w:t>
      </w:r>
      <w:r w:rsidR="00A155C1">
        <w:t>.</w:t>
      </w:r>
      <w:r w:rsidR="00D02B1F">
        <w:t xml:space="preserve"> </w:t>
      </w:r>
      <w:r w:rsidR="003C4667">
        <w:t>Measured rates for the snail we studied indicated that seasonally-averaged conditions could not support positive population growth</w:t>
      </w:r>
      <w:r w:rsidR="008D2940">
        <w:t xml:space="preserve"> but that conditions were better in the </w:t>
      </w:r>
      <w:r w:rsidR="008D2940">
        <w:lastRenderedPageBreak/>
        <w:t xml:space="preserve">summer (warmer season) than in the spring (cooler season). </w:t>
      </w:r>
      <w:r w:rsidR="00511091">
        <w:t>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150F4">
        <w:t>overwhelm</w:t>
      </w:r>
      <w:r w:rsidR="00530D36">
        <w:t>ed</w:t>
      </w:r>
      <w:r w:rsidR="00D150F4">
        <w:t xml:space="preserve"> </w:t>
      </w:r>
      <w:r w:rsidR="00511091">
        <w:t xml:space="preserve">a </w:t>
      </w:r>
      <w:r w:rsidR="00AA3F18">
        <w:t>simpler</w:t>
      </w:r>
      <w:r w:rsidR="00530D36">
        <w:t xml:space="preserve"> </w:t>
      </w:r>
      <w:r w:rsidR="00D150F4">
        <w:t xml:space="preserve">prediction </w:t>
      </w:r>
      <w:r w:rsidR="00585F06">
        <w:t xml:space="preserve">based on </w:t>
      </w:r>
      <w:r w:rsidR="00D150F4">
        <w:t xml:space="preserve">thermal-responses of predators and prey. </w:t>
      </w:r>
      <w:r w:rsidR="008C5BA6">
        <w:t xml:space="preserve">Finally, this approach combining a theoretical isocline with </w:t>
      </w:r>
      <w:r w:rsidR="000C553B">
        <w:t>field-</w:t>
      </w:r>
      <w:r w:rsidR="008C5BA6">
        <w:t xml:space="preserve">derived parameters offered </w:t>
      </w:r>
      <w:r w:rsidR="00AA3F18">
        <w:t>new</w:t>
      </w:r>
      <w:r w:rsidR="008C5BA6">
        <w:t xml:space="preserve"> hypotheses about the conditions needed to restore </w:t>
      </w:r>
      <w:r w:rsidR="0052001B">
        <w:t>a</w:t>
      </w:r>
      <w:r w:rsidR="008C5BA6">
        <w:t xml:space="preserve"> historical</w:t>
      </w:r>
      <w:r w:rsidR="00585F06">
        <w:t xml:space="preserve"> </w:t>
      </w:r>
      <w:r w:rsidR="00AA3F18">
        <w:t>prey population</w:t>
      </w:r>
      <w:r w:rsidR="008C5BA6">
        <w:t xml:space="preserve"> of an </w:t>
      </w:r>
      <w:r w:rsidR="005B3D03">
        <w:t>e</w:t>
      </w:r>
      <w:r w:rsidR="008C5BA6">
        <w:t xml:space="preserve">ndangered </w:t>
      </w:r>
      <w:r w:rsidR="007F5107">
        <w:t>species</w:t>
      </w:r>
      <w:r w:rsidR="005B3D03">
        <w:t>.</w:t>
      </w:r>
      <w:r w:rsidR="00585F06">
        <w:t xml:space="preserve">  We encourage others</w:t>
      </w:r>
      <w:r w:rsidR="00914B6F">
        <w:t xml:space="preserve"> working on</w:t>
      </w:r>
      <w:r w:rsidR="005667DA">
        <w:t xml:space="preserve"> any species with high juvenile mortality and stage- or size-dependent predators (e.g., plants, vertebrates, invertebrates)</w:t>
      </w:r>
      <w:r w:rsidR="00914B6F">
        <w:t xml:space="preserve"> </w:t>
      </w:r>
      <w:r w:rsidR="00585F06">
        <w:t xml:space="preserve">to develop </w:t>
      </w:r>
      <w:r w:rsidR="00651B8D">
        <w:t xml:space="preserve">isoclines from </w:t>
      </w:r>
      <w:r w:rsidR="002C70E9">
        <w:t>size-indexed demographic models</w:t>
      </w:r>
      <w:r w:rsidR="00C6722A">
        <w:t>,</w:t>
      </w:r>
      <w:r w:rsidR="002C70E9">
        <w:t xml:space="preserve"> </w:t>
      </w:r>
      <w:r w:rsidR="00C6722A">
        <w:t>obtain</w:t>
      </w:r>
      <w:r w:rsidR="002C70E9">
        <w:t xml:space="preserve"> field-based parameters</w:t>
      </w:r>
      <w:r w:rsidR="00C6722A">
        <w:t>,</w:t>
      </w:r>
      <w:r w:rsidR="002C70E9">
        <w:t xml:space="preserve"> and </w:t>
      </w:r>
      <w:r w:rsidR="00C6722A">
        <w:t>interpret</w:t>
      </w:r>
      <w:r w:rsidR="00A50907">
        <w:t xml:space="preserve"> the</w:t>
      </w:r>
      <w:r w:rsidR="002C70E9">
        <w:t xml:space="preserve"> factors </w:t>
      </w:r>
      <w:r w:rsidR="00A47BF5">
        <w:t>producing</w:t>
      </w:r>
      <w:r w:rsidR="002C70E9">
        <w:t xml:space="preserve"> positive or negative population growth</w:t>
      </w:r>
      <w:r w:rsidR="00A50907">
        <w:t xml:space="preserve"> of the field-based parameters</w:t>
      </w:r>
      <w:r w:rsidR="002C70E9">
        <w:t>.</w:t>
      </w:r>
    </w:p>
    <w:p w14:paraId="27F757A9" w14:textId="77777777" w:rsidR="00673700" w:rsidRPr="00524172" w:rsidRDefault="00673700" w:rsidP="00656BF2">
      <w:pPr>
        <w:pStyle w:val="Heading1"/>
      </w:pPr>
      <w:r w:rsidRPr="00524172">
        <w:t>Acknowledgments:</w:t>
      </w:r>
    </w:p>
    <w:p w14:paraId="56EAB1C1" w14:textId="5476DF0F" w:rsidR="00673700" w:rsidRDefault="00673700" w:rsidP="00656BF2">
      <w:pPr>
        <w:pStyle w:val="NATESTYLE1CommonCollege"/>
      </w:pPr>
      <w:r w:rsidRPr="00524172">
        <w:t>J. Sommer and E. Cline were instrumental in completing the fieldwork and maintaining the wetland hydrologic conditions.</w:t>
      </w:r>
      <w:r>
        <w:t xml:space="preserve">  K. Buckman, S. Olayon, J. Aymonin,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rsidR="0006029E">
        <w:t xml:space="preserve"> (#4600003950) and Florida International University (#4500</w:t>
      </w:r>
      <w:r w:rsidR="00161B97">
        <w:t>013351)</w:t>
      </w:r>
      <w:r w:rsidRPr="00524172">
        <w:t>.</w:t>
      </w:r>
      <w:r w:rsidR="00161B97">
        <w:t xml:space="preserve"> It was also </w:t>
      </w:r>
      <w:r w:rsidR="00D76934">
        <w:t>made possible through the cooperative agreement between Florida International University and National Park Service (#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6D007B16" w:rsidR="00673700" w:rsidRDefault="00673700" w:rsidP="00656BF2">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 xml:space="preserve">Data collection was performed by NTB and NJD. Analyses and statistical models were conducted by NTB in consultation with NJD. The paper </w:t>
      </w:r>
      <w:r>
        <w:lastRenderedPageBreak/>
        <w:t>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42FF6D02" w14:textId="77777777" w:rsidR="00BF04F6" w:rsidRPr="00BF04F6" w:rsidRDefault="00781DC3" w:rsidP="00BF04F6">
      <w:pPr>
        <w:pStyle w:val="Bibliography"/>
        <w:rPr>
          <w:rFonts w:cs="Times New Roman"/>
        </w:rPr>
      </w:pPr>
      <w:r>
        <w:fldChar w:fldCharType="begin"/>
      </w:r>
      <w:r w:rsidR="00602914">
        <w:instrText xml:space="preserve"> ADDIN ZOTERO_BIBL {"uncited":[],"omitted":[],"custom":[]} CSL_BIBLIOGRAPHY </w:instrText>
      </w:r>
      <w:r>
        <w:fldChar w:fldCharType="separate"/>
      </w:r>
      <w:r w:rsidR="00BF04F6" w:rsidRPr="00BF04F6">
        <w:rPr>
          <w:rFonts w:cs="Times New Roman"/>
        </w:rPr>
        <w:t>Baillie, C., and J. Grabowski. 2019. Factors affecting recruitment, growth and survival of the eastern oyster Crassostrea virginica across an intertidal elevation gradient in southern New England. Marine Ecology Progress Series 609:119–132.</w:t>
      </w:r>
    </w:p>
    <w:p w14:paraId="5C05CA6E" w14:textId="77777777" w:rsidR="00BF04F6" w:rsidRPr="00BF04F6" w:rsidRDefault="00BF04F6" w:rsidP="00BF04F6">
      <w:pPr>
        <w:pStyle w:val="Bibliography"/>
        <w:rPr>
          <w:rFonts w:cs="Times New Roman"/>
        </w:rPr>
      </w:pPr>
      <w:r w:rsidRPr="00BF04F6">
        <w:rPr>
          <w:rFonts w:cs="Times New Roman"/>
        </w:rPr>
        <w:t>Baker, R., and N. Waltham. 2020. Tethering mobile aquatic organisms to measure predation: A renewed call for caution. Journal of Experimental Marine Biology and Ecology 523:151270.</w:t>
      </w:r>
    </w:p>
    <w:p w14:paraId="6533BC98" w14:textId="77777777" w:rsidR="00BF04F6" w:rsidRPr="00BF04F6" w:rsidRDefault="00BF04F6" w:rsidP="00BF04F6">
      <w:pPr>
        <w:pStyle w:val="Bibliography"/>
        <w:rPr>
          <w:rFonts w:cs="Times New Roman"/>
        </w:rPr>
      </w:pPr>
      <w:r w:rsidRPr="00BF04F6">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0CD6FCDF" w14:textId="77777777" w:rsidR="00BF04F6" w:rsidRPr="00BF04F6" w:rsidRDefault="00BF04F6" w:rsidP="00BF04F6">
      <w:pPr>
        <w:pStyle w:val="Bibliography"/>
        <w:rPr>
          <w:rFonts w:cs="Times New Roman"/>
        </w:rPr>
      </w:pPr>
      <w:r w:rsidRPr="00BF04F6">
        <w:rPr>
          <w:rFonts w:cs="Times New Roman"/>
        </w:rPr>
        <w:t>Beschta, R. L., and W. J. Ripple. 2016. Riparian vegetation recovery in Yellowstone: The first two decades after wolf reintroduction. Biological Conservation 198:93–103.</w:t>
      </w:r>
    </w:p>
    <w:p w14:paraId="2EAFAED6" w14:textId="77777777" w:rsidR="00BF04F6" w:rsidRPr="00BF04F6" w:rsidRDefault="00BF04F6" w:rsidP="00BF04F6">
      <w:pPr>
        <w:pStyle w:val="Bibliography"/>
        <w:rPr>
          <w:rFonts w:cs="Times New Roman"/>
        </w:rPr>
      </w:pPr>
      <w:r w:rsidRPr="00BF04F6">
        <w:rPr>
          <w:rFonts w:cs="Times New Roman"/>
        </w:rPr>
        <w:t>Brannelly, L. A., M. E. B. Ohmer, V. Saenz, and C. L. Richards‐Zawacki. 2019. Effects of hydroperiod on growth, development, survival and immune defences in a temperate amphibian. Functional Ecology 33:1952–1961.</w:t>
      </w:r>
    </w:p>
    <w:p w14:paraId="24D30795" w14:textId="77777777" w:rsidR="00BF04F6" w:rsidRPr="00BF04F6" w:rsidRDefault="00BF04F6" w:rsidP="00BF04F6">
      <w:pPr>
        <w:pStyle w:val="Bibliography"/>
        <w:rPr>
          <w:rFonts w:cs="Times New Roman"/>
        </w:rPr>
      </w:pPr>
      <w:r w:rsidRPr="00BF04F6">
        <w:rPr>
          <w:rFonts w:cs="Times New Roman"/>
        </w:rPr>
        <w:t>Brice, E. M., E. J. Larsen, D. R. Stahler, and D. R. MacNulty. 2024. The primacy of density‐mediated indirect effects in a community of wolves, elk, and aspen. Ecological Monographs:e1627.</w:t>
      </w:r>
    </w:p>
    <w:p w14:paraId="4ED6AFAD" w14:textId="77777777" w:rsidR="00BF04F6" w:rsidRPr="00BF04F6" w:rsidRDefault="00BF04F6" w:rsidP="00BF04F6">
      <w:pPr>
        <w:pStyle w:val="Bibliography"/>
        <w:rPr>
          <w:rFonts w:cs="Times New Roman"/>
        </w:rPr>
      </w:pPr>
      <w:r w:rsidRPr="00BF04F6">
        <w:rPr>
          <w:rFonts w:cs="Times New Roman"/>
        </w:rPr>
        <w:lastRenderedPageBreak/>
        <w:t>Cattau, C. E., P. C. Darby, R. J. Fletcher, and W. M. Kitchens. 2014. Reproductive responses of the endangered snail kite to variations in prey density: Effects of Prey Density on Kite Reproduction. The Journal of Wildlife Management 78:620–631.</w:t>
      </w:r>
    </w:p>
    <w:p w14:paraId="1D1E63CE" w14:textId="77777777" w:rsidR="00BF04F6" w:rsidRPr="00BF04F6" w:rsidRDefault="00BF04F6" w:rsidP="00BF04F6">
      <w:pPr>
        <w:pStyle w:val="Bibliography"/>
        <w:rPr>
          <w:rFonts w:cs="Times New Roman"/>
        </w:rPr>
      </w:pPr>
      <w:r w:rsidRPr="00BF04F6">
        <w:rPr>
          <w:rFonts w:cs="Times New Roman"/>
        </w:rPr>
        <w:t>Cattau, C. E., R. J. Fletcher, B. E. Reichert, and W. M. Kitchens. 2016. Counteracting effects of a non‐native prey on the demography of a native predator culminate in positive population growth. Ecological Applications 26:1952–1968.</w:t>
      </w:r>
    </w:p>
    <w:p w14:paraId="31E79527" w14:textId="77777777" w:rsidR="00BF04F6" w:rsidRPr="00BF04F6" w:rsidRDefault="00BF04F6" w:rsidP="00BF04F6">
      <w:pPr>
        <w:pStyle w:val="Bibliography"/>
        <w:rPr>
          <w:rFonts w:cs="Times New Roman"/>
        </w:rPr>
      </w:pPr>
      <w:r w:rsidRPr="00BF04F6">
        <w:rPr>
          <w:rFonts w:cs="Times New Roman"/>
        </w:rPr>
        <w:t>Chockley, B., C. St. Mary, and C. Osenberg. 2008. Population sinks in the Upper Florida Keys: the importance of demographic variation in population dynamics of the marine shrimp Stenopus hispidus. Marine Ecology Progress Series 360:135–145.</w:t>
      </w:r>
    </w:p>
    <w:p w14:paraId="1C51BF4E" w14:textId="77777777" w:rsidR="00BF04F6" w:rsidRPr="00BF04F6" w:rsidRDefault="00BF04F6" w:rsidP="00BF04F6">
      <w:pPr>
        <w:pStyle w:val="Bibliography"/>
        <w:rPr>
          <w:rFonts w:cs="Times New Roman"/>
        </w:rPr>
      </w:pPr>
      <w:r w:rsidRPr="00BF04F6">
        <w:rPr>
          <w:rFonts w:cs="Times New Roman"/>
        </w:rPr>
        <w:t>Craig, J. K., B. J. Burke, L. B. Crowder, and J. A. Rice. 2006. Prey growth and size-dependent predation in juvenile estuarine fishes: experimental and model analyses. Ecology 87:2366–2377.</w:t>
      </w:r>
    </w:p>
    <w:p w14:paraId="0724C76A" w14:textId="77777777" w:rsidR="00BF04F6" w:rsidRPr="00BF04F6" w:rsidRDefault="00BF04F6" w:rsidP="00BF04F6">
      <w:pPr>
        <w:pStyle w:val="Bibliography"/>
        <w:rPr>
          <w:rFonts w:cs="Times New Roman"/>
        </w:rPr>
      </w:pPr>
      <w:r w:rsidRPr="00BF04F6">
        <w:rPr>
          <w:rFonts w:cs="Times New Roman"/>
        </w:rPr>
        <w:t>Darby, P. C., D. L. DeAngelis, S. S. Romañach, K. Suir, and J. Bridevaux. 2015. Modeling apple snail population dynamics on the Everglades landscape. Landscape Ecology 30:1497–1510.</w:t>
      </w:r>
    </w:p>
    <w:p w14:paraId="2902EA34" w14:textId="77777777" w:rsidR="00BF04F6" w:rsidRPr="00BF04F6" w:rsidRDefault="00BF04F6" w:rsidP="00BF04F6">
      <w:pPr>
        <w:pStyle w:val="Bibliography"/>
        <w:rPr>
          <w:rFonts w:cs="Times New Roman"/>
        </w:rPr>
      </w:pPr>
      <w:r w:rsidRPr="00BF04F6">
        <w:rPr>
          <w:rFonts w:cs="Times New Roman"/>
        </w:rPr>
        <w:t>Davidson, A. T., and N. J. Dorn. 2017. Life history traits determine the differential vulnerability of native and invasive apple snails (Pomacea spp.) to a shared juvenile-stage predator. Aquatic Ecology 51:331–341.</w:t>
      </w:r>
    </w:p>
    <w:p w14:paraId="6FDF854F" w14:textId="77777777" w:rsidR="00BF04F6" w:rsidRPr="00BF04F6" w:rsidRDefault="00BF04F6" w:rsidP="00BF04F6">
      <w:pPr>
        <w:pStyle w:val="Bibliography"/>
        <w:rPr>
          <w:rFonts w:cs="Times New Roman"/>
        </w:rPr>
      </w:pPr>
      <w:r w:rsidRPr="00BF04F6">
        <w:rPr>
          <w:rFonts w:cs="Times New Roman"/>
        </w:rPr>
        <w:t>Davidson, A. T., and N. J. Dorn. 2018. System productivity alters predator sorting of a size-structured mixed prey community. Oecologia 186:1101–1111.</w:t>
      </w:r>
    </w:p>
    <w:p w14:paraId="6D0A1F48" w14:textId="77777777" w:rsidR="00BF04F6" w:rsidRPr="00BF04F6" w:rsidRDefault="00BF04F6" w:rsidP="00BF04F6">
      <w:pPr>
        <w:pStyle w:val="Bibliography"/>
        <w:rPr>
          <w:rFonts w:cs="Times New Roman"/>
        </w:rPr>
      </w:pPr>
      <w:r w:rsidRPr="00BF04F6">
        <w:rPr>
          <w:rFonts w:cs="Times New Roman"/>
        </w:rPr>
        <w:t>Davidson, A. T., E. A. Hamman, M. W. McCoy, and J. R. Vonesh. 2021. Asymmetrical effects of temperature on stage‐structured predator–prey interactions. Functional Ecology 35:1041–1054.</w:t>
      </w:r>
    </w:p>
    <w:p w14:paraId="385F0977" w14:textId="77777777" w:rsidR="00BF04F6" w:rsidRPr="00BF04F6" w:rsidRDefault="00BF04F6" w:rsidP="00BF04F6">
      <w:pPr>
        <w:pStyle w:val="Bibliography"/>
        <w:rPr>
          <w:rFonts w:cs="Times New Roman"/>
        </w:rPr>
      </w:pPr>
      <w:r w:rsidRPr="00BF04F6">
        <w:rPr>
          <w:rFonts w:cs="Times New Roman"/>
        </w:rPr>
        <w:lastRenderedPageBreak/>
        <w:t>Davidson, A. T., C. R. Stunkle, J. T. Armstrong, E. A. Hamman, M. W. McCoy, and J. R. Vonesh. 2024. Warming and top‐down control of stage‐structured prey: Linking theory to patterns in natural systems. Ecology 105:e4213.</w:t>
      </w:r>
    </w:p>
    <w:p w14:paraId="30FADAE5" w14:textId="77777777" w:rsidR="00BF04F6" w:rsidRPr="00BF04F6" w:rsidRDefault="00BF04F6" w:rsidP="00BF04F6">
      <w:pPr>
        <w:pStyle w:val="Bibliography"/>
        <w:rPr>
          <w:rFonts w:cs="Times New Roman"/>
        </w:rPr>
      </w:pPr>
      <w:r w:rsidRPr="00BF04F6">
        <w:rPr>
          <w:rFonts w:cs="Times New Roman"/>
        </w:rPr>
        <w:t>De Roos, A. M., L. Persson, and E. McCauley. 2003. The influence of size‐dependent life‐history traits on the structure and dynamics of populations and communities. Ecology Letters 6:473–487.</w:t>
      </w:r>
    </w:p>
    <w:p w14:paraId="22AC53AB" w14:textId="77777777" w:rsidR="00BF04F6" w:rsidRPr="00BF04F6" w:rsidRDefault="00BF04F6" w:rsidP="00BF04F6">
      <w:pPr>
        <w:pStyle w:val="Bibliography"/>
        <w:rPr>
          <w:rFonts w:cs="Times New Roman"/>
        </w:rPr>
      </w:pPr>
      <w:r w:rsidRPr="00BF04F6">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p>
    <w:p w14:paraId="48127DBE" w14:textId="77777777" w:rsidR="00BF04F6" w:rsidRPr="00BF04F6" w:rsidRDefault="00BF04F6" w:rsidP="00BF04F6">
      <w:pPr>
        <w:pStyle w:val="Bibliography"/>
        <w:rPr>
          <w:rFonts w:cs="Times New Roman"/>
        </w:rPr>
      </w:pPr>
      <w:r w:rsidRPr="00BF04F6">
        <w:rPr>
          <w:rFonts w:cs="Times New Roman"/>
        </w:rPr>
        <w:t>Drumheller, D. K., M. I. Cook, and N. J. Dorn. 2022. The role of direct chemical inhibition in the displacement of a native herbivore by an invasive congener. Biological Invasions 24:1739–1753.</w:t>
      </w:r>
    </w:p>
    <w:p w14:paraId="086ECBD3" w14:textId="77777777" w:rsidR="00BF04F6" w:rsidRPr="00BF04F6" w:rsidRDefault="00BF04F6" w:rsidP="00BF04F6">
      <w:pPr>
        <w:pStyle w:val="Bibliography"/>
        <w:rPr>
          <w:rFonts w:cs="Times New Roman"/>
        </w:rPr>
      </w:pPr>
      <w:r w:rsidRPr="00BF04F6">
        <w:rPr>
          <w:rFonts w:cs="Times New Roman"/>
        </w:rPr>
        <w:t>Gaiser, E. E., P. V. McCormick, S. E. Hagerthey, and A. D. Gottlieb. 2011. Landscape Patterns of Periphyton in the Florida Everglades. Critical Reviews in Environmental Science and Technology 41:92–120.</w:t>
      </w:r>
    </w:p>
    <w:p w14:paraId="1D8E236A" w14:textId="77777777" w:rsidR="00BF04F6" w:rsidRPr="00BF04F6" w:rsidRDefault="00BF04F6" w:rsidP="00BF04F6">
      <w:pPr>
        <w:pStyle w:val="Bibliography"/>
        <w:rPr>
          <w:rFonts w:cs="Times New Roman"/>
        </w:rPr>
      </w:pPr>
      <w:r w:rsidRPr="00BF04F6">
        <w:rPr>
          <w:rFonts w:cs="Times New Roman"/>
        </w:rPr>
        <w:lastRenderedPageBreak/>
        <w:t>Gaiser, E. E., J. C. Trexler, and P. R. Wetzel. 2012. The Florida Everglades. Pages 231–252 Wetland Habitats of North America. University of California Press, Los Angeles California.</w:t>
      </w:r>
    </w:p>
    <w:p w14:paraId="70F1511A" w14:textId="77777777" w:rsidR="00BF04F6" w:rsidRPr="00BF04F6" w:rsidRDefault="00BF04F6" w:rsidP="00BF04F6">
      <w:pPr>
        <w:pStyle w:val="Bibliography"/>
        <w:rPr>
          <w:rFonts w:cs="Times New Roman"/>
        </w:rPr>
      </w:pPr>
      <w:r w:rsidRPr="00BF04F6">
        <w:rPr>
          <w:rFonts w:cs="Times New Roman"/>
        </w:rPr>
        <w:t>Gutierre, Darby, Valentine-Darby, Mellow, Therrien, and Watford. 2019. Contrasting Patterns of Pomacea maculata Establishment and Dispersal in an Everglades Wetland Unit and a Central Florida Lake. Diversity 11:1–20.</w:t>
      </w:r>
    </w:p>
    <w:p w14:paraId="74C14A1A" w14:textId="77777777" w:rsidR="00BF04F6" w:rsidRPr="00BF04F6" w:rsidRDefault="00BF04F6" w:rsidP="00BF04F6">
      <w:pPr>
        <w:pStyle w:val="Bibliography"/>
        <w:rPr>
          <w:rFonts w:cs="Times New Roman"/>
        </w:rPr>
      </w:pPr>
      <w:r w:rsidRPr="00BF04F6">
        <w:rPr>
          <w:rFonts w:cs="Times New Roman"/>
        </w:rPr>
        <w:t>Hanning, G. W. 1979. Aspects of Reproduction in Pomacea paludosa (Mesogastropoda: Pilidae). Florida State University, Tallahassee FL.</w:t>
      </w:r>
    </w:p>
    <w:p w14:paraId="3644CACC" w14:textId="77777777" w:rsidR="00BF04F6" w:rsidRPr="00BF04F6" w:rsidRDefault="00BF04F6" w:rsidP="00BF04F6">
      <w:pPr>
        <w:pStyle w:val="Bibliography"/>
        <w:rPr>
          <w:rFonts w:cs="Times New Roman"/>
        </w:rPr>
      </w:pPr>
      <w:r w:rsidRPr="00BF04F6">
        <w:rPr>
          <w:rFonts w:cs="Times New Roman"/>
        </w:rPr>
        <w:t>Hansen, C., S. Newman, C. J. Saunders, E. K. Tate-Boldt, and N. J. Dorn. 2022. Flow-mediated growth of an aquatic herbivore. Hydrobiologia 849:3161–3173.</w:t>
      </w:r>
    </w:p>
    <w:p w14:paraId="0824B7A0" w14:textId="77777777" w:rsidR="00BF04F6" w:rsidRPr="00BF04F6" w:rsidRDefault="00BF04F6" w:rsidP="00BF04F6">
      <w:pPr>
        <w:pStyle w:val="Bibliography"/>
        <w:rPr>
          <w:rFonts w:cs="Times New Roman"/>
        </w:rPr>
      </w:pPr>
      <w:r w:rsidRPr="00BF04F6">
        <w:rPr>
          <w:rFonts w:cs="Times New Roman"/>
        </w:rPr>
        <w:t xml:space="preserve">Jeyasingh, P. D., and L. J. Weider. 2005. Phosphorus availability mediates plasticity in life-history traits and predator-prey interactions in </w:t>
      </w:r>
      <w:r w:rsidRPr="00BF04F6">
        <w:rPr>
          <w:rFonts w:cs="Times New Roman"/>
          <w:i/>
          <w:iCs/>
        </w:rPr>
        <w:t>Daphnia</w:t>
      </w:r>
      <w:r w:rsidRPr="00BF04F6">
        <w:rPr>
          <w:rFonts w:cs="Times New Roman"/>
        </w:rPr>
        <w:t>: Phosphorus alters life-history and predation. Ecology Letters 8:1021–1028.</w:t>
      </w:r>
    </w:p>
    <w:p w14:paraId="03A51B7E" w14:textId="77777777" w:rsidR="00BF04F6" w:rsidRPr="00BF04F6" w:rsidRDefault="00BF04F6" w:rsidP="00BF04F6">
      <w:pPr>
        <w:pStyle w:val="Bibliography"/>
        <w:rPr>
          <w:rFonts w:cs="Times New Roman"/>
        </w:rPr>
      </w:pPr>
      <w:r w:rsidRPr="00BF04F6">
        <w:rPr>
          <w:rFonts w:cs="Times New Roman"/>
        </w:rPr>
        <w:t>Kauffman, M. J., J. F. Brodie, and E. S. Jules. 2010. Are wolves saving Yellowstone’s aspen? A landscape‐level test of a behaviorally mediated trophic cascade. Ecology 91:2742–2755.</w:t>
      </w:r>
    </w:p>
    <w:p w14:paraId="701C643F" w14:textId="77777777" w:rsidR="00BF04F6" w:rsidRPr="00BF04F6" w:rsidRDefault="00BF04F6" w:rsidP="00BF04F6">
      <w:pPr>
        <w:pStyle w:val="Bibliography"/>
        <w:rPr>
          <w:rFonts w:cs="Times New Roman"/>
        </w:rPr>
      </w:pPr>
      <w:r w:rsidRPr="00BF04F6">
        <w:rPr>
          <w:rFonts w:cs="Times New Roman"/>
        </w:rPr>
        <w:t>Kesler, D. H., and W. R. Munns. 1989. Predation by Belostoma flumineum (Hemiptera): An Important Cause of Mortality in Freshwater Snails. Journal of the North American Benthological Society 8:342–350.</w:t>
      </w:r>
    </w:p>
    <w:p w14:paraId="0C3EBCED" w14:textId="77777777" w:rsidR="00BF04F6" w:rsidRPr="00BF04F6" w:rsidRDefault="00BF04F6" w:rsidP="00BF04F6">
      <w:pPr>
        <w:pStyle w:val="Bibliography"/>
        <w:rPr>
          <w:rFonts w:cs="Times New Roman"/>
        </w:rPr>
      </w:pPr>
      <w:r w:rsidRPr="00BF04F6">
        <w:rPr>
          <w:rFonts w:cs="Times New Roman"/>
        </w:rPr>
        <w:t>Kimbro, D. L., B. S. Cheng, and E. D. Grosholz. 2013. Biotic resistance in marine environments. Ecology Letters 16:821–833.</w:t>
      </w:r>
    </w:p>
    <w:p w14:paraId="5DE28346" w14:textId="77777777" w:rsidR="00BF04F6" w:rsidRPr="00BF04F6" w:rsidRDefault="00BF04F6" w:rsidP="00BF04F6">
      <w:pPr>
        <w:pStyle w:val="Bibliography"/>
        <w:rPr>
          <w:rFonts w:cs="Times New Roman"/>
        </w:rPr>
      </w:pPr>
      <w:r w:rsidRPr="00BF04F6">
        <w:rPr>
          <w:rFonts w:cs="Times New Roman"/>
        </w:rPr>
        <w:t>Ma, G., C. Bai, V. H. W. Rudolf, and C. Ma. 2021. Night warming alters mean warming effects on predator–prey interactions by modifying predator demographics and interaction strengths. Functional Ecology 35:2094–2107.</w:t>
      </w:r>
    </w:p>
    <w:p w14:paraId="55D2F097" w14:textId="77777777" w:rsidR="00BF04F6" w:rsidRPr="00BF04F6" w:rsidRDefault="00BF04F6" w:rsidP="00BF04F6">
      <w:pPr>
        <w:pStyle w:val="Bibliography"/>
        <w:rPr>
          <w:rFonts w:cs="Times New Roman"/>
        </w:rPr>
      </w:pPr>
      <w:r w:rsidRPr="00BF04F6">
        <w:rPr>
          <w:rFonts w:cs="Times New Roman"/>
        </w:rPr>
        <w:lastRenderedPageBreak/>
        <w:t>MacArthur, R., and R. Levins. 1964. Competition, habitat selections, and character displacement in a patchy environment. Proceedings of the National Academy of Sciences 51:1207–1210.</w:t>
      </w:r>
    </w:p>
    <w:p w14:paraId="1864BABB" w14:textId="77777777" w:rsidR="00BF04F6" w:rsidRPr="00BF04F6" w:rsidRDefault="00BF04F6" w:rsidP="00BF04F6">
      <w:pPr>
        <w:pStyle w:val="Bibliography"/>
        <w:rPr>
          <w:rFonts w:cs="Times New Roman"/>
        </w:rPr>
      </w:pPr>
      <w:r w:rsidRPr="00BF04F6">
        <w:rPr>
          <w:rFonts w:cs="Times New Roman"/>
        </w:rPr>
        <w:t>McCoy, M. W., B. M. Bolker, K. M. Warkentin, and J. R. Vonesh. 2011. Predicting Predation through Prey Ontogeny Using Size-Dependent Functional Response Models. The American Naturalist 177:17.</w:t>
      </w:r>
    </w:p>
    <w:p w14:paraId="6B5C64A8" w14:textId="77777777" w:rsidR="00BF04F6" w:rsidRPr="00BF04F6" w:rsidRDefault="00BF04F6" w:rsidP="00BF04F6">
      <w:pPr>
        <w:pStyle w:val="Bibliography"/>
        <w:rPr>
          <w:rFonts w:cs="Times New Roman"/>
        </w:rPr>
      </w:pPr>
      <w:r w:rsidRPr="00BF04F6">
        <w:rPr>
          <w:rFonts w:cs="Times New Roman"/>
        </w:rPr>
        <w:t>McVoy, C. W., W. P. Said, J. Obeyseker, J. A. VanArman, and T. W. Dreschel. 2011. Landscapes and Hydrology of the Predrainage Everglades. University Press of Florida.</w:t>
      </w:r>
    </w:p>
    <w:p w14:paraId="528E813C" w14:textId="77777777" w:rsidR="00BF04F6" w:rsidRPr="00BF04F6" w:rsidRDefault="00BF04F6" w:rsidP="00BF04F6">
      <w:pPr>
        <w:pStyle w:val="Bibliography"/>
        <w:rPr>
          <w:rFonts w:cs="Times New Roman"/>
        </w:rPr>
      </w:pPr>
      <w:r w:rsidRPr="00BF04F6">
        <w:rPr>
          <w:rFonts w:cs="Times New Roman"/>
        </w:rPr>
        <w:t>Meehan, M. L., K. F. Turnbull, B. J. Sinclair, and Z. Lindo. 2022. Predators minimize energy costs, rather than maximize energy gains under warming: Evidence from a microcosm feeding experiment. Functional Ecology 36:2279–2288.</w:t>
      </w:r>
    </w:p>
    <w:p w14:paraId="4000AC8B" w14:textId="77777777" w:rsidR="00BF04F6" w:rsidRPr="00BF04F6" w:rsidRDefault="00BF04F6" w:rsidP="00BF04F6">
      <w:pPr>
        <w:pStyle w:val="Bibliography"/>
        <w:rPr>
          <w:rFonts w:cs="Times New Roman"/>
        </w:rPr>
      </w:pPr>
      <w:r w:rsidRPr="00BF04F6">
        <w:rPr>
          <w:rFonts w:cs="Times New Roman"/>
        </w:rPr>
        <w:t>Munroe, D., S. Borsetti, K. Ashton-Alcox, and D. Bushek. 2017. Early Post-Settlement Growth in Wild Eastern Oyster (Crassostrea virginica Gemlin 1791) Populations. Estuaries and Coasts 40:880–888.</w:t>
      </w:r>
    </w:p>
    <w:p w14:paraId="74E830DA" w14:textId="77777777" w:rsidR="00BF04F6" w:rsidRPr="00BF04F6" w:rsidRDefault="00BF04F6" w:rsidP="00BF04F6">
      <w:pPr>
        <w:pStyle w:val="Bibliography"/>
        <w:rPr>
          <w:rFonts w:cs="Times New Roman"/>
        </w:rPr>
      </w:pPr>
      <w:r w:rsidRPr="00BF04F6">
        <w:rPr>
          <w:rFonts w:cs="Times New Roman"/>
        </w:rPr>
        <w:t>Nunes, L. T., D. R. Barneche, N. S. Lastrucci, A. A. Fraga, J. A. C. C. Nunes, C. E. L. Ferreira, and S. R. Floeter. 2021. Predicting the effects of body size, temperature and diet on animal feeding rates. Functional Ecology 35:2229–2240.</w:t>
      </w:r>
    </w:p>
    <w:p w14:paraId="0AA70BAB" w14:textId="77777777" w:rsidR="00BF04F6" w:rsidRPr="00BF04F6" w:rsidRDefault="00BF04F6" w:rsidP="00BF04F6">
      <w:pPr>
        <w:pStyle w:val="Bibliography"/>
        <w:rPr>
          <w:rFonts w:cs="Times New Roman"/>
        </w:rPr>
      </w:pPr>
      <w:r w:rsidRPr="00BF04F6">
        <w:rPr>
          <w:rFonts w:cs="Times New Roman"/>
        </w:rPr>
        <w:t>O’Hare, N. K. 2010. Pomacea paludosa (Florida Apple Snail) Reproduction in Restored and Natural Seasonal Wetlands in the Everglades. Wetlands 30:1045–1052.</w:t>
      </w:r>
    </w:p>
    <w:p w14:paraId="457744F6" w14:textId="77777777" w:rsidR="00BF04F6" w:rsidRPr="00BF04F6" w:rsidRDefault="00BF04F6" w:rsidP="00BF04F6">
      <w:pPr>
        <w:pStyle w:val="Bibliography"/>
        <w:rPr>
          <w:rFonts w:cs="Times New Roman"/>
        </w:rPr>
      </w:pPr>
      <w:r w:rsidRPr="00BF04F6">
        <w:rPr>
          <w:rFonts w:cs="Times New Roman"/>
        </w:rPr>
        <w:t>Pepi, A., P. Grof-Tisza, M. Holyoak, and R. Karban. 2018. As temperature increases, predator attack rate is more important to survival than a smaller window of prey vulnerability. Ecology 99:1584–1590.</w:t>
      </w:r>
    </w:p>
    <w:p w14:paraId="0B9D60CB" w14:textId="77777777" w:rsidR="00BF04F6" w:rsidRPr="00BF04F6" w:rsidRDefault="00BF04F6" w:rsidP="00BF04F6">
      <w:pPr>
        <w:pStyle w:val="Bibliography"/>
        <w:rPr>
          <w:rFonts w:cs="Times New Roman"/>
        </w:rPr>
      </w:pPr>
      <w:r w:rsidRPr="00BF04F6">
        <w:rPr>
          <w:rFonts w:cs="Times New Roman"/>
        </w:rPr>
        <w:lastRenderedPageBreak/>
        <w:t>Pepi, A., T. Hayes, and K. Lyberger. 2023. Thermal asymmetries influence effects of warming on stage and size-dependent predator–prey interactions. Theoretical Ecology 16:105–115.</w:t>
      </w:r>
    </w:p>
    <w:p w14:paraId="2F9713E7" w14:textId="77777777" w:rsidR="00BF04F6" w:rsidRPr="00BF04F6" w:rsidRDefault="00BF04F6" w:rsidP="00BF04F6">
      <w:pPr>
        <w:pStyle w:val="Bibliography"/>
        <w:rPr>
          <w:rFonts w:cs="Times New Roman"/>
        </w:rPr>
      </w:pPr>
      <w:r w:rsidRPr="00BF04F6">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51E35BAF" w14:textId="77777777" w:rsidR="00BF04F6" w:rsidRPr="00BF04F6" w:rsidRDefault="00BF04F6" w:rsidP="00BF04F6">
      <w:pPr>
        <w:pStyle w:val="Bibliography"/>
        <w:rPr>
          <w:rFonts w:cs="Times New Roman"/>
        </w:rPr>
      </w:pPr>
      <w:r w:rsidRPr="00BF04F6">
        <w:rPr>
          <w:rFonts w:cs="Times New Roman"/>
        </w:rPr>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A412F74" w14:textId="77777777" w:rsidR="00BF04F6" w:rsidRPr="00BF04F6" w:rsidRDefault="00BF04F6" w:rsidP="00BF04F6">
      <w:pPr>
        <w:pStyle w:val="Bibliography"/>
        <w:rPr>
          <w:rFonts w:cs="Times New Roman"/>
        </w:rPr>
      </w:pPr>
      <w:r w:rsidRPr="00BF04F6">
        <w:rPr>
          <w:rFonts w:cs="Times New Roman"/>
        </w:rPr>
        <w:t>Richardson, C. J. 2010. The Everglades: North America’s subtropical wetland. Wetlands Ecology and Management 18:517–542.</w:t>
      </w:r>
    </w:p>
    <w:p w14:paraId="51C637AD" w14:textId="77777777" w:rsidR="00BF04F6" w:rsidRPr="00BF04F6" w:rsidRDefault="00BF04F6" w:rsidP="00BF04F6">
      <w:pPr>
        <w:pStyle w:val="Bibliography"/>
        <w:rPr>
          <w:rFonts w:cs="Times New Roman"/>
        </w:rPr>
      </w:pPr>
      <w:r w:rsidRPr="00BF04F6">
        <w:rPr>
          <w:rFonts w:cs="Times New Roman"/>
        </w:rPr>
        <w:t>Ripple, W. J., and R. L. Beschta. 2007. Restoring Yellowstone’s aspen with wolves. Biological Conservation 138:514–519.</w:t>
      </w:r>
    </w:p>
    <w:p w14:paraId="3C52CD14" w14:textId="77777777" w:rsidR="00BF04F6" w:rsidRPr="00BF04F6" w:rsidRDefault="00BF04F6" w:rsidP="00BF04F6">
      <w:pPr>
        <w:pStyle w:val="Bibliography"/>
        <w:rPr>
          <w:rFonts w:cs="Times New Roman"/>
        </w:rPr>
      </w:pPr>
      <w:r w:rsidRPr="00BF04F6">
        <w:rPr>
          <w:rFonts w:cs="Times New Roman"/>
        </w:rPr>
        <w:t>Rochette, R., and L. M. Dill. 2000. Mortality, behavior and the effects of predators on the intertidal distribution of littorinid gastropods. Journal of Experimental Marine Biology and Ecology 253:165–191.</w:t>
      </w:r>
    </w:p>
    <w:p w14:paraId="4F923AF4" w14:textId="77777777" w:rsidR="00BF04F6" w:rsidRPr="00BF04F6" w:rsidRDefault="00BF04F6" w:rsidP="00BF04F6">
      <w:pPr>
        <w:pStyle w:val="Bibliography"/>
        <w:rPr>
          <w:rFonts w:cs="Times New Roman"/>
        </w:rPr>
      </w:pPr>
      <w:r w:rsidRPr="00BF04F6">
        <w:rPr>
          <w:rFonts w:cs="Times New Roman"/>
        </w:rPr>
        <w:t>Ruehl, C. B., and J. C. Trexler. 2013. A suite of prey traits determine predator and nutrient enrichment effects in a tri‐trophic food chain. Ecosphere 4:1–21.</w:t>
      </w:r>
    </w:p>
    <w:p w14:paraId="37EC6F71" w14:textId="77777777" w:rsidR="00BF04F6" w:rsidRPr="00BF04F6" w:rsidRDefault="00BF04F6" w:rsidP="00BF04F6">
      <w:pPr>
        <w:pStyle w:val="Bibliography"/>
        <w:rPr>
          <w:rFonts w:cs="Times New Roman"/>
        </w:rPr>
      </w:pPr>
      <w:r w:rsidRPr="00BF04F6">
        <w:rPr>
          <w:rFonts w:cs="Times New Roman"/>
        </w:rPr>
        <w:t>Ruetz, C. R., J. C. Trexler, F. Jordan, W. F. Loftus, and S. A. Perry. 2005. Population dynamics of wetland fishes: spatio‐temporal patterns synchronized by hydrological disturbance? Journal of Animal Ecology 74:322–332.</w:t>
      </w:r>
    </w:p>
    <w:p w14:paraId="047C22DD" w14:textId="77777777" w:rsidR="00BF04F6" w:rsidRPr="00BF04F6" w:rsidRDefault="00BF04F6" w:rsidP="00BF04F6">
      <w:pPr>
        <w:pStyle w:val="Bibliography"/>
        <w:rPr>
          <w:rFonts w:cs="Times New Roman"/>
        </w:rPr>
      </w:pPr>
      <w:r w:rsidRPr="00BF04F6">
        <w:rPr>
          <w:rFonts w:cs="Times New Roman"/>
        </w:rPr>
        <w:lastRenderedPageBreak/>
        <w:t xml:space="preserve">Schmera, D., A. Baur, and B. Baur. 2015. Size-dependent shell growth and survival in natural populations of the rock-dwelling land snail </w:t>
      </w:r>
      <w:r w:rsidRPr="00BF04F6">
        <w:rPr>
          <w:rFonts w:cs="Times New Roman"/>
          <w:i/>
          <w:iCs/>
        </w:rPr>
        <w:t>Chondrina</w:t>
      </w:r>
      <w:r w:rsidRPr="00BF04F6">
        <w:rPr>
          <w:rFonts w:cs="Times New Roman"/>
        </w:rPr>
        <w:t xml:space="preserve"> </w:t>
      </w:r>
      <w:r w:rsidRPr="00BF04F6">
        <w:rPr>
          <w:rFonts w:cs="Times New Roman"/>
          <w:i/>
          <w:iCs/>
        </w:rPr>
        <w:t>clienta</w:t>
      </w:r>
      <w:r w:rsidRPr="00BF04F6">
        <w:rPr>
          <w:rFonts w:cs="Times New Roman"/>
        </w:rPr>
        <w:t>. Canadian Journal of Zoology 93:403–410.</w:t>
      </w:r>
    </w:p>
    <w:p w14:paraId="29521F79" w14:textId="77777777" w:rsidR="00BF04F6" w:rsidRPr="00BF04F6" w:rsidRDefault="00BF04F6" w:rsidP="00BF04F6">
      <w:pPr>
        <w:pStyle w:val="Bibliography"/>
        <w:rPr>
          <w:rFonts w:cs="Times New Roman"/>
        </w:rPr>
      </w:pPr>
      <w:r w:rsidRPr="00BF04F6">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4E8E3EB8" w14:textId="77777777" w:rsidR="00BF04F6" w:rsidRPr="00BF04F6" w:rsidRDefault="00BF04F6" w:rsidP="00BF04F6">
      <w:pPr>
        <w:pStyle w:val="Bibliography"/>
        <w:rPr>
          <w:rFonts w:cs="Times New Roman"/>
        </w:rPr>
      </w:pPr>
      <w:r w:rsidRPr="00BF04F6">
        <w:rPr>
          <w:rFonts w:cs="Times New Roman"/>
        </w:rPr>
        <w:t>Valentine-Darby, P. L., S. E. Kell, and P. C. Darby. 2015. Predation on Florida apple snails (Pomacea paludosa) by native and non-native aquatic fauna, and predator-prey size relationships. Florida Scientist 78:47–56.</w:t>
      </w:r>
    </w:p>
    <w:p w14:paraId="420909E9" w14:textId="77777777" w:rsidR="00BF04F6" w:rsidRPr="00BF04F6" w:rsidRDefault="00BF04F6" w:rsidP="00BF04F6">
      <w:pPr>
        <w:pStyle w:val="Bibliography"/>
        <w:rPr>
          <w:rFonts w:cs="Times New Roman"/>
        </w:rPr>
      </w:pPr>
      <w:r w:rsidRPr="00BF04F6">
        <w:rPr>
          <w:rFonts w:cs="Times New Roman"/>
        </w:rPr>
        <w:t>Vance, R. R. 1985. The Stable Coexistence of Two Competitors for One Resource. The American Naturalist 126:72–86.</w:t>
      </w:r>
    </w:p>
    <w:p w14:paraId="6FCE0D27" w14:textId="77777777" w:rsidR="00BF04F6" w:rsidRPr="00BF04F6" w:rsidRDefault="00BF04F6" w:rsidP="00BF04F6">
      <w:pPr>
        <w:pStyle w:val="Bibliography"/>
        <w:rPr>
          <w:rFonts w:cs="Times New Roman"/>
        </w:rPr>
      </w:pPr>
      <w:r w:rsidRPr="00BF04F6">
        <w:rPr>
          <w:rFonts w:cs="Times New Roman"/>
        </w:rPr>
        <w:t>Werner, E. E., and J. F. Gilliam. 1984. The Ontogenetic Niche and Species Interactions in Size-Structured Populations. Annual Review of Ecology and Systematics 15:393–425.</w:t>
      </w:r>
    </w:p>
    <w:p w14:paraId="4EDB8562" w14:textId="77777777" w:rsidR="00BF04F6" w:rsidRPr="00BF04F6" w:rsidRDefault="00BF04F6" w:rsidP="00BF04F6">
      <w:pPr>
        <w:pStyle w:val="Bibliography"/>
        <w:rPr>
          <w:rFonts w:cs="Times New Roman"/>
        </w:rPr>
      </w:pPr>
      <w:r w:rsidRPr="00BF04F6">
        <w:rPr>
          <w:rFonts w:cs="Times New Roman"/>
        </w:rPr>
        <w:t>Zweig, C. L., and W. M. Kitchens. 2008. Effects of landscape gradients on wetland vegetation communities: Information for large-scale restoration. Wetlands 28:1086–1096.</w:t>
      </w:r>
    </w:p>
    <w:p w14:paraId="5AE50DD2" w14:textId="0DEA93E8" w:rsidR="004A3392" w:rsidRPr="004A3392" w:rsidRDefault="00781DC3" w:rsidP="00656BF2">
      <w:r>
        <w:fldChar w:fldCharType="end"/>
      </w:r>
    </w:p>
    <w:p w14:paraId="26DCF6FE" w14:textId="3A90CF3C" w:rsidR="00673700" w:rsidRDefault="00AF7FFE" w:rsidP="00656BF2">
      <w:pPr>
        <w:pStyle w:val="Heading1"/>
      </w:pPr>
      <w:r>
        <w:t>Figure</w:t>
      </w:r>
      <w:r w:rsidR="00673700">
        <w:t xml:space="preserve"> Captions</w:t>
      </w:r>
    </w:p>
    <w:p w14:paraId="144B9805" w14:textId="77777777" w:rsidR="002727D4" w:rsidRDefault="002727D4" w:rsidP="00A80F4E">
      <w:pPr>
        <w:pStyle w:val="NATESTYLE1CommonCollege"/>
      </w:pPr>
      <w:bookmarkStart w:id="8" w:name="_Hlk98960098"/>
    </w:p>
    <w:p w14:paraId="50FC32B7" w14:textId="1DB58C1A" w:rsidR="00733704" w:rsidRDefault="00733704" w:rsidP="00A80F4E">
      <w:pPr>
        <w:pStyle w:val="NATESTYLE1CommonCollege"/>
      </w:pPr>
      <w:r>
        <w:rPr>
          <w:noProof/>
          <w14:ligatures w14:val="standardContextual"/>
        </w:rPr>
        <w:lastRenderedPageBreak/>
        <w:drawing>
          <wp:inline distT="0" distB="0" distL="0" distR="0" wp14:anchorId="58CC88C7" wp14:editId="0DC8B9C5">
            <wp:extent cx="5943493" cy="5786119"/>
            <wp:effectExtent l="0" t="0" r="0" b="0"/>
            <wp:docPr id="1358605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60568"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493" cy="5786119"/>
                    </a:xfrm>
                    <a:prstGeom prst="rect">
                      <a:avLst/>
                    </a:prstGeom>
                  </pic:spPr>
                </pic:pic>
              </a:graphicData>
            </a:graphic>
          </wp:inline>
        </w:drawing>
      </w:r>
    </w:p>
    <w:p w14:paraId="1E0BDA16" w14:textId="06526ADE" w:rsidR="00F54096" w:rsidRDefault="00730928" w:rsidP="00656BF2">
      <w:pPr>
        <w:pStyle w:val="NATESTYLE1CommonCollege"/>
      </w:pPr>
      <w:r>
        <w:t>Figure 1</w:t>
      </w:r>
      <w:r w:rsidR="009B7848">
        <w:t>.</w:t>
      </w:r>
      <w:r>
        <w:t xml:space="preserve"> A) </w:t>
      </w:r>
      <w:r w:rsidR="009B7848">
        <w:t>Z</w:t>
      </w:r>
      <w:r>
        <w:t xml:space="preserve">ero-population growth isocline illustrating the </w:t>
      </w:r>
      <w:r w:rsidR="009B7848">
        <w:t xml:space="preserve">expected </w:t>
      </w:r>
      <w:r>
        <w:t>joint impact of juvenile growth rates and mortality</w:t>
      </w:r>
      <w:r w:rsidR="00F54641">
        <w:t xml:space="preserve"> to consumers</w:t>
      </w:r>
      <w:r>
        <w:t xml:space="preserve">. Areas to the left and </w:t>
      </w:r>
      <w:r w:rsidR="00F54641">
        <w:t xml:space="preserve">below </w:t>
      </w:r>
      <w:r>
        <w:t xml:space="preserve">the </w:t>
      </w:r>
      <w:r w:rsidR="00F54641">
        <w:t>isoc</w:t>
      </w:r>
      <w:r>
        <w:t xml:space="preserve">line indicate </w:t>
      </w:r>
      <w:r w:rsidR="009B7848">
        <w:t xml:space="preserve">prey </w:t>
      </w:r>
      <w:r>
        <w:t xml:space="preserve">populations are decreasing/not recruiting while areas above and to the right indicate populations are increasing/recruiting. B-D) </w:t>
      </w:r>
      <w:r w:rsidR="00F54641">
        <w:t>Demonstrated</w:t>
      </w:r>
      <w:r>
        <w:t xml:space="preserve"> or hypothetical </w:t>
      </w:r>
      <w:r w:rsidR="00F54641">
        <w:t>examples of populations</w:t>
      </w:r>
      <w:r>
        <w:t xml:space="preserve"> spanning freshwater, terrestrial and marine ecosystems </w:t>
      </w:r>
      <w:r w:rsidR="00F54641">
        <w:t xml:space="preserve">for which </w:t>
      </w:r>
      <w:r>
        <w:t>the</w:t>
      </w:r>
      <w:r w:rsidR="00F54641">
        <w:t xml:space="preserve"> demographic</w:t>
      </w:r>
      <w:r>
        <w:t xml:space="preserve"> isocline could give</w:t>
      </w:r>
      <w:r w:rsidR="00F54641">
        <w:t xml:space="preserve"> conceptual meaning to population dynamics and </w:t>
      </w:r>
      <w:r>
        <w:t>predict</w:t>
      </w:r>
      <w:r w:rsidR="00F54641">
        <w:t>ive value for field measured rates.</w:t>
      </w:r>
      <w:r>
        <w:t xml:space="preserve"> Points </w:t>
      </w:r>
      <w:r>
        <w:lastRenderedPageBreak/>
        <w:t xml:space="preserve">colored </w:t>
      </w:r>
      <w:r w:rsidR="00F54641">
        <w:t>red</w:t>
      </w:r>
      <w:r>
        <w:t xml:space="preserve"> indicate populations are declining/not recruiting while points colored </w:t>
      </w:r>
      <w:r w:rsidR="00F54641">
        <w:t>blue</w:t>
      </w:r>
      <w:r>
        <w:t xml:space="preserve"> indicate populations are increasing/recruiting.</w:t>
      </w:r>
      <w:r w:rsidR="00F54641">
        <w:t xml:space="preserve">  </w:t>
      </w:r>
      <w:r>
        <w:t xml:space="preserve">B) The relationship </w:t>
      </w:r>
      <w:r w:rsidR="009B7848">
        <w:t xml:space="preserve">between mosquito </w:t>
      </w:r>
      <w:r>
        <w:t>(</w:t>
      </w:r>
      <w:r w:rsidRPr="00B63F52">
        <w:rPr>
          <w:i/>
          <w:iCs/>
        </w:rPr>
        <w:t>Aedes atropalpus</w:t>
      </w:r>
      <w:r>
        <w:t>) population</w:t>
      </w:r>
      <w:r w:rsidR="009B7848">
        <w:t xml:space="preserve"> with predatory </w:t>
      </w:r>
      <w:r>
        <w:t>dragonflies (</w:t>
      </w:r>
      <w:r>
        <w:rPr>
          <w:i/>
          <w:iCs/>
        </w:rPr>
        <w:t xml:space="preserve">Pantala </w:t>
      </w:r>
      <w:r>
        <w:t xml:space="preserve">spp.) </w:t>
      </w:r>
      <w:r w:rsidR="009B7848">
        <w:t>depends on temperature mediation of both</w:t>
      </w:r>
      <w:r>
        <w:t xml:space="preserve"> consumption rates</w:t>
      </w:r>
      <w:r w:rsidR="009B7848">
        <w:t xml:space="preserve"> (mosquito survival)</w:t>
      </w:r>
      <w:r>
        <w:t xml:space="preserve"> and </w:t>
      </w:r>
      <w:r w:rsidR="009B7848">
        <w:t>mosquito</w:t>
      </w:r>
      <w:r>
        <w:t xml:space="preserve"> growth rates</w:t>
      </w:r>
      <w:r w:rsidR="009B7848">
        <w:t xml:space="preserve"> so that warmer conditions produce greater mosquito recruitment</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population sizes that determine browsing rates and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s </w:t>
      </w:r>
      <w:r w:rsidR="002C355E">
        <w:t>drilling snails</w:t>
      </w:r>
      <w:r>
        <w:t xml:space="preserve"> </w:t>
      </w:r>
      <w:r w:rsidR="009B7848">
        <w:t xml:space="preserve">are affected by </w:t>
      </w:r>
      <w:r>
        <w:t>salinity gradients</w:t>
      </w:r>
      <w:r w:rsidR="009B7848">
        <w:t xml:space="preserve">, though the combinatorial impacts on population recruitment cannot be easily predicted conceptually. </w:t>
      </w:r>
    </w:p>
    <w:p w14:paraId="0454E60A" w14:textId="77777777" w:rsidR="00F54096" w:rsidRDefault="00F54096" w:rsidP="00656BF2">
      <w:pPr>
        <w:pStyle w:val="NATESTYLE1CommonCollege"/>
      </w:pPr>
    </w:p>
    <w:p w14:paraId="19896EFF" w14:textId="56DA0093" w:rsidR="00AF7FFE" w:rsidRPr="00524172" w:rsidRDefault="00BC4917" w:rsidP="00656BF2">
      <w:pPr>
        <w:pStyle w:val="NATESTYLE1CommonCollege"/>
      </w:pPr>
      <w:r w:rsidRPr="00BC4917">
        <w:rPr>
          <w:noProof/>
        </w:rPr>
        <w:lastRenderedPageBreak/>
        <w:drawing>
          <wp:inline distT="0" distB="0" distL="0" distR="0" wp14:anchorId="7D83A0E7" wp14:editId="2CED47FA">
            <wp:extent cx="5943600" cy="5507355"/>
            <wp:effectExtent l="0" t="0" r="0" b="0"/>
            <wp:docPr id="1122850129" name="Picture 1" descr="A graph of growth and dec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850129" name="Picture 1" descr="A graph of growth and decline&#10;&#10;Description automatically generated"/>
                    <pic:cNvPicPr/>
                  </pic:nvPicPr>
                  <pic:blipFill>
                    <a:blip r:embed="rId10"/>
                    <a:stretch>
                      <a:fillRect/>
                    </a:stretch>
                  </pic:blipFill>
                  <pic:spPr>
                    <a:xfrm>
                      <a:off x="0" y="0"/>
                      <a:ext cx="5943600" cy="5507355"/>
                    </a:xfrm>
                    <a:prstGeom prst="rect">
                      <a:avLst/>
                    </a:prstGeom>
                  </pic:spPr>
                </pic:pic>
              </a:graphicData>
            </a:graphic>
          </wp:inline>
        </w:drawing>
      </w:r>
    </w:p>
    <w:bookmarkEnd w:id="8"/>
    <w:p w14:paraId="36DF2A7E" w14:textId="2439AE13" w:rsidR="00673700" w:rsidRDefault="00AF7FFE" w:rsidP="00656BF2">
      <w:pPr>
        <w:pStyle w:val="NATESTYLE1CommonCollege"/>
      </w:pPr>
      <w:r>
        <w:t xml:space="preserve">Figure </w:t>
      </w:r>
      <w:r w:rsidR="00D66800">
        <w:t>2</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r w:rsidRPr="00524172">
        <w:rPr>
          <w:i/>
        </w:rPr>
        <w:t>Pomacea paludosa</w:t>
      </w:r>
      <w:r>
        <w:t xml:space="preserve">) </w:t>
      </w:r>
      <w:r w:rsidRPr="00524172">
        <w:t>under different hydrologic regimes</w:t>
      </w:r>
      <w:r>
        <w:t xml:space="preserve"> that affect reproduction. The black isocline and gray isoclines represent two hydrologic scenarios producing better (Grey) and worse (Black) reproductive conditions. </w:t>
      </w:r>
      <w:r w:rsidRPr="00524172">
        <w:t xml:space="preserve">Mean </w:t>
      </w:r>
      <w:bookmarkStart w:id="9" w:name="_Hlk181094766"/>
      <w:r>
        <w:t xml:space="preserve">cumulative juvenile </w:t>
      </w:r>
      <w:r w:rsidRPr="00524172">
        <w:t>survival</w:t>
      </w:r>
      <w:r>
        <w:t xml:space="preserve"> </w:t>
      </w:r>
      <w:bookmarkEnd w:id="9"/>
      <w:r>
        <w:t>(snails &lt; 10mm SL)</w:t>
      </w:r>
      <w:r w:rsidRPr="00524172">
        <w:t xml:space="preserve"> and </w:t>
      </w:r>
      <w:r>
        <w:t>growth (</w:t>
      </w:r>
      <w:r w:rsidR="008D2663">
        <w:t>k</w:t>
      </w:r>
      <w:r w:rsidRPr="00867D1A">
        <w:rPr>
          <w:vertAlign w:val="subscript"/>
        </w:rPr>
        <w:t>growth</w:t>
      </w:r>
      <w:r>
        <w:t>)</w:t>
      </w:r>
      <w:r w:rsidRPr="00524172">
        <w:t xml:space="preserve"> </w:t>
      </w:r>
      <w:r>
        <w:t>quantified in</w:t>
      </w:r>
      <w:r w:rsidRPr="00524172">
        <w:t xml:space="preserve"> </w:t>
      </w:r>
      <w:r>
        <w:t>LILA and WCA3A</w:t>
      </w:r>
      <w:r w:rsidRPr="00524172">
        <w:t xml:space="preserve"> are plotted on each pane</w:t>
      </w:r>
      <w:r>
        <w:t xml:space="preserve">l with seasonal and </w:t>
      </w:r>
      <w:r>
        <w:lastRenderedPageBreak/>
        <w:t>combined parameters. The combined parameters</w:t>
      </w:r>
      <w:r w:rsidR="002E71DB">
        <w:t xml:space="preserve"> (open symbols)</w:t>
      </w:r>
      <w:r>
        <w:t xml:space="preserve"> were calculated by a weighted average reflecting greater juvenile snail production in the dry season</w:t>
      </w:r>
      <w:bookmarkEnd w:id="7"/>
      <w:r w:rsidR="00536C33">
        <w:t xml:space="preserve">. </w:t>
      </w:r>
    </w:p>
    <w:p w14:paraId="4D88F5B1" w14:textId="77777777" w:rsidR="008A5282" w:rsidRDefault="008A5282" w:rsidP="00656BF2">
      <w:pPr>
        <w:pStyle w:val="NATESTYLE1CommonCollege"/>
      </w:pPr>
    </w:p>
    <w:p w14:paraId="73E9C666" w14:textId="4504DADF" w:rsidR="00D66800" w:rsidRDefault="00D66800" w:rsidP="00656BF2">
      <w:pPr>
        <w:pStyle w:val="NATESTYLE1CommonCollege"/>
      </w:pPr>
      <w:r>
        <w:rPr>
          <w:noProof/>
          <w14:ligatures w14:val="standardContextual"/>
        </w:rPr>
        <w:drawing>
          <wp:inline distT="0" distB="0" distL="0" distR="0" wp14:anchorId="664D731A" wp14:editId="16B27182">
            <wp:extent cx="5239481" cy="5239481"/>
            <wp:effectExtent l="0" t="0" r="0" b="0"/>
            <wp:docPr id="290056772" name="Picture 1" descr="A screenshot of a computer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56772" name="Picture 1" descr="A screenshot of a computer gam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39481" cy="5239481"/>
                    </a:xfrm>
                    <a:prstGeom prst="rect">
                      <a:avLst/>
                    </a:prstGeom>
                  </pic:spPr>
                </pic:pic>
              </a:graphicData>
            </a:graphic>
          </wp:inline>
        </w:drawing>
      </w:r>
    </w:p>
    <w:p w14:paraId="51E342C0" w14:textId="21F3F54F" w:rsidR="00D66800" w:rsidRDefault="00D66800" w:rsidP="00656BF2">
      <w:pPr>
        <w:pStyle w:val="NATESTYLE1CommonCollege"/>
      </w:pPr>
      <w:r>
        <w:t>Figure 3.</w:t>
      </w:r>
      <w:r w:rsidR="00365C7B" w:rsidRPr="00365C7B">
        <w:t xml:space="preserve"> </w:t>
      </w:r>
      <w:r w:rsidR="006738A4">
        <w:t>Zero-population growth isocline illustrating the expected joint impact of juvenile growth rates and mortality to consumers. Areas to the left and below the isocline indicate prey populations are decreasing/not recruiting while areas above and to the right indicate populations are increasing/recruiting.</w:t>
      </w:r>
      <w:r w:rsidR="00B31F90">
        <w:t xml:space="preserve"> Blue points </w:t>
      </w:r>
      <w:r w:rsidR="00591F97">
        <w:t>represent</w:t>
      </w:r>
      <w:r w:rsidR="00B31F90">
        <w:t xml:space="preserve"> </w:t>
      </w:r>
      <w:r w:rsidR="003E7C4E">
        <w:t>wet season parameters</w:t>
      </w:r>
      <w:r w:rsidR="009C47CA">
        <w:t>,</w:t>
      </w:r>
      <w:r w:rsidR="003E7C4E">
        <w:t xml:space="preserve"> brown points represent dry season parameters, and open circles represent weighted </w:t>
      </w:r>
      <w:r w:rsidR="00591F97">
        <w:t>averages of</w:t>
      </w:r>
      <w:r w:rsidR="009C47CA">
        <w:t xml:space="preserve"> the two seasons</w:t>
      </w:r>
      <w:r w:rsidR="00AF3CDB">
        <w:t xml:space="preserve">.  </w:t>
      </w:r>
      <w:r w:rsidR="00AF3CDB">
        <w:lastRenderedPageBreak/>
        <w:t>Numbers indicate new hypotheses for management and further research to improve conditions for FAS.</w:t>
      </w:r>
    </w:p>
    <w:sectPr w:rsidR="00D668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83109E" w14:textId="77777777" w:rsidR="0049031B" w:rsidRDefault="0049031B">
      <w:pPr>
        <w:spacing w:line="240" w:lineRule="auto"/>
      </w:pPr>
      <w:r>
        <w:separator/>
      </w:r>
    </w:p>
  </w:endnote>
  <w:endnote w:type="continuationSeparator" w:id="0">
    <w:p w14:paraId="073494DC" w14:textId="77777777" w:rsidR="0049031B" w:rsidRDefault="0049031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296D4D1" w14:textId="77777777" w:rsidR="0049031B" w:rsidRDefault="0049031B">
      <w:pPr>
        <w:spacing w:line="240" w:lineRule="auto"/>
      </w:pPr>
      <w:r>
        <w:separator/>
      </w:r>
    </w:p>
  </w:footnote>
  <w:footnote w:type="continuationSeparator" w:id="0">
    <w:p w14:paraId="58F56A74" w14:textId="77777777" w:rsidR="0049031B" w:rsidRDefault="0049031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313"/>
    <w:rsid w:val="000152CA"/>
    <w:rsid w:val="000154FF"/>
    <w:rsid w:val="00015CCB"/>
    <w:rsid w:val="0001629E"/>
    <w:rsid w:val="00017343"/>
    <w:rsid w:val="00017F5F"/>
    <w:rsid w:val="00021122"/>
    <w:rsid w:val="000223DF"/>
    <w:rsid w:val="00022930"/>
    <w:rsid w:val="000244C3"/>
    <w:rsid w:val="00025740"/>
    <w:rsid w:val="00025F66"/>
    <w:rsid w:val="00026D35"/>
    <w:rsid w:val="00030209"/>
    <w:rsid w:val="00032020"/>
    <w:rsid w:val="00032406"/>
    <w:rsid w:val="000333D0"/>
    <w:rsid w:val="00036C0C"/>
    <w:rsid w:val="00037258"/>
    <w:rsid w:val="00040871"/>
    <w:rsid w:val="00040DE3"/>
    <w:rsid w:val="00045E17"/>
    <w:rsid w:val="000468BF"/>
    <w:rsid w:val="000508A9"/>
    <w:rsid w:val="00052DC3"/>
    <w:rsid w:val="00053D41"/>
    <w:rsid w:val="00053D5C"/>
    <w:rsid w:val="00054C47"/>
    <w:rsid w:val="00055822"/>
    <w:rsid w:val="00055B5C"/>
    <w:rsid w:val="00055DD0"/>
    <w:rsid w:val="00056090"/>
    <w:rsid w:val="00057264"/>
    <w:rsid w:val="0006029E"/>
    <w:rsid w:val="00061221"/>
    <w:rsid w:val="000623EA"/>
    <w:rsid w:val="00067FCB"/>
    <w:rsid w:val="00070D47"/>
    <w:rsid w:val="0007711D"/>
    <w:rsid w:val="000771C4"/>
    <w:rsid w:val="00080D4B"/>
    <w:rsid w:val="0008254A"/>
    <w:rsid w:val="00083D97"/>
    <w:rsid w:val="000844F1"/>
    <w:rsid w:val="00084A01"/>
    <w:rsid w:val="00084B13"/>
    <w:rsid w:val="00085506"/>
    <w:rsid w:val="00085914"/>
    <w:rsid w:val="00087568"/>
    <w:rsid w:val="0009283D"/>
    <w:rsid w:val="00092B7A"/>
    <w:rsid w:val="000935EF"/>
    <w:rsid w:val="000939CE"/>
    <w:rsid w:val="0009658F"/>
    <w:rsid w:val="00096654"/>
    <w:rsid w:val="000A0CCD"/>
    <w:rsid w:val="000A27DD"/>
    <w:rsid w:val="000A4A07"/>
    <w:rsid w:val="000B3146"/>
    <w:rsid w:val="000B3E22"/>
    <w:rsid w:val="000B4276"/>
    <w:rsid w:val="000B59E6"/>
    <w:rsid w:val="000C0849"/>
    <w:rsid w:val="000C0ECC"/>
    <w:rsid w:val="000C1D97"/>
    <w:rsid w:val="000C4B06"/>
    <w:rsid w:val="000C553B"/>
    <w:rsid w:val="000C5748"/>
    <w:rsid w:val="000C6CFB"/>
    <w:rsid w:val="000C701C"/>
    <w:rsid w:val="000D24CD"/>
    <w:rsid w:val="000D3F65"/>
    <w:rsid w:val="000D5D3F"/>
    <w:rsid w:val="000D63B5"/>
    <w:rsid w:val="000D7D24"/>
    <w:rsid w:val="000E0AAB"/>
    <w:rsid w:val="000E18F5"/>
    <w:rsid w:val="000F0975"/>
    <w:rsid w:val="000F1055"/>
    <w:rsid w:val="000F263F"/>
    <w:rsid w:val="000F4277"/>
    <w:rsid w:val="000F667F"/>
    <w:rsid w:val="001018B9"/>
    <w:rsid w:val="00103E1C"/>
    <w:rsid w:val="0010609B"/>
    <w:rsid w:val="00106463"/>
    <w:rsid w:val="00107530"/>
    <w:rsid w:val="00111EB2"/>
    <w:rsid w:val="00113196"/>
    <w:rsid w:val="001156BF"/>
    <w:rsid w:val="00115E75"/>
    <w:rsid w:val="0011606B"/>
    <w:rsid w:val="001166FF"/>
    <w:rsid w:val="0011738F"/>
    <w:rsid w:val="00122AF5"/>
    <w:rsid w:val="001245DB"/>
    <w:rsid w:val="0012583C"/>
    <w:rsid w:val="00126048"/>
    <w:rsid w:val="001260DE"/>
    <w:rsid w:val="001302A1"/>
    <w:rsid w:val="001344DB"/>
    <w:rsid w:val="00137CB6"/>
    <w:rsid w:val="0014008A"/>
    <w:rsid w:val="00140306"/>
    <w:rsid w:val="00140737"/>
    <w:rsid w:val="0014154D"/>
    <w:rsid w:val="00143218"/>
    <w:rsid w:val="00143F0B"/>
    <w:rsid w:val="0014629B"/>
    <w:rsid w:val="0015038D"/>
    <w:rsid w:val="00152842"/>
    <w:rsid w:val="001529FA"/>
    <w:rsid w:val="001530F1"/>
    <w:rsid w:val="00153CBD"/>
    <w:rsid w:val="00154B74"/>
    <w:rsid w:val="001563C8"/>
    <w:rsid w:val="00156707"/>
    <w:rsid w:val="00160438"/>
    <w:rsid w:val="00160AEA"/>
    <w:rsid w:val="00161898"/>
    <w:rsid w:val="00161B97"/>
    <w:rsid w:val="00164724"/>
    <w:rsid w:val="00164938"/>
    <w:rsid w:val="00164EBC"/>
    <w:rsid w:val="001669FD"/>
    <w:rsid w:val="00167E9E"/>
    <w:rsid w:val="0017171A"/>
    <w:rsid w:val="00171E81"/>
    <w:rsid w:val="00173112"/>
    <w:rsid w:val="00173AF2"/>
    <w:rsid w:val="00174D3D"/>
    <w:rsid w:val="00181BE4"/>
    <w:rsid w:val="00183336"/>
    <w:rsid w:val="00183818"/>
    <w:rsid w:val="00184D2C"/>
    <w:rsid w:val="001911D4"/>
    <w:rsid w:val="001926A1"/>
    <w:rsid w:val="00192B84"/>
    <w:rsid w:val="00192CF2"/>
    <w:rsid w:val="00194EFB"/>
    <w:rsid w:val="00195532"/>
    <w:rsid w:val="00195853"/>
    <w:rsid w:val="0019593C"/>
    <w:rsid w:val="00197123"/>
    <w:rsid w:val="001A23BA"/>
    <w:rsid w:val="001A2FBA"/>
    <w:rsid w:val="001A58D5"/>
    <w:rsid w:val="001A645E"/>
    <w:rsid w:val="001A78B6"/>
    <w:rsid w:val="001A7F22"/>
    <w:rsid w:val="001B1E91"/>
    <w:rsid w:val="001B1EC1"/>
    <w:rsid w:val="001B2FAF"/>
    <w:rsid w:val="001C1CC4"/>
    <w:rsid w:val="001C3686"/>
    <w:rsid w:val="001C703C"/>
    <w:rsid w:val="001D04BD"/>
    <w:rsid w:val="001D0822"/>
    <w:rsid w:val="001D0C01"/>
    <w:rsid w:val="001D3F59"/>
    <w:rsid w:val="001D4062"/>
    <w:rsid w:val="001D4F30"/>
    <w:rsid w:val="001D5A27"/>
    <w:rsid w:val="001E2432"/>
    <w:rsid w:val="001E27E1"/>
    <w:rsid w:val="001E2BF6"/>
    <w:rsid w:val="001E3010"/>
    <w:rsid w:val="001E3E8B"/>
    <w:rsid w:val="001E70C4"/>
    <w:rsid w:val="001E7644"/>
    <w:rsid w:val="001F23B3"/>
    <w:rsid w:val="001F359D"/>
    <w:rsid w:val="001F5D6D"/>
    <w:rsid w:val="002005A2"/>
    <w:rsid w:val="002016CC"/>
    <w:rsid w:val="00201F59"/>
    <w:rsid w:val="0020220F"/>
    <w:rsid w:val="00202AFE"/>
    <w:rsid w:val="00204F02"/>
    <w:rsid w:val="0020532D"/>
    <w:rsid w:val="00210950"/>
    <w:rsid w:val="00212A38"/>
    <w:rsid w:val="00212EE4"/>
    <w:rsid w:val="002138FE"/>
    <w:rsid w:val="002155BE"/>
    <w:rsid w:val="00215F12"/>
    <w:rsid w:val="00220B2F"/>
    <w:rsid w:val="0022223B"/>
    <w:rsid w:val="0022327B"/>
    <w:rsid w:val="00224673"/>
    <w:rsid w:val="00225CEB"/>
    <w:rsid w:val="0023144C"/>
    <w:rsid w:val="00231EA4"/>
    <w:rsid w:val="00233C43"/>
    <w:rsid w:val="00234CB6"/>
    <w:rsid w:val="0023572C"/>
    <w:rsid w:val="00235B0B"/>
    <w:rsid w:val="00237445"/>
    <w:rsid w:val="002406ED"/>
    <w:rsid w:val="00240C12"/>
    <w:rsid w:val="00240F19"/>
    <w:rsid w:val="0024102B"/>
    <w:rsid w:val="0024280A"/>
    <w:rsid w:val="00242AA0"/>
    <w:rsid w:val="00243318"/>
    <w:rsid w:val="0024350E"/>
    <w:rsid w:val="0024401F"/>
    <w:rsid w:val="00246147"/>
    <w:rsid w:val="00246D65"/>
    <w:rsid w:val="00247D98"/>
    <w:rsid w:val="00252BCC"/>
    <w:rsid w:val="00253026"/>
    <w:rsid w:val="00255232"/>
    <w:rsid w:val="002579BC"/>
    <w:rsid w:val="00257AD7"/>
    <w:rsid w:val="00257AE7"/>
    <w:rsid w:val="00261430"/>
    <w:rsid w:val="002622F2"/>
    <w:rsid w:val="0026301E"/>
    <w:rsid w:val="0026316F"/>
    <w:rsid w:val="00263DAB"/>
    <w:rsid w:val="00264E2B"/>
    <w:rsid w:val="002666E5"/>
    <w:rsid w:val="00266E46"/>
    <w:rsid w:val="00267B15"/>
    <w:rsid w:val="002703BC"/>
    <w:rsid w:val="002727D4"/>
    <w:rsid w:val="002750F3"/>
    <w:rsid w:val="00275E61"/>
    <w:rsid w:val="002819F8"/>
    <w:rsid w:val="002850EE"/>
    <w:rsid w:val="00285177"/>
    <w:rsid w:val="00291744"/>
    <w:rsid w:val="002920E5"/>
    <w:rsid w:val="002937EE"/>
    <w:rsid w:val="0029424F"/>
    <w:rsid w:val="002944AB"/>
    <w:rsid w:val="00296E1E"/>
    <w:rsid w:val="002A0505"/>
    <w:rsid w:val="002A247A"/>
    <w:rsid w:val="002A53AF"/>
    <w:rsid w:val="002A601C"/>
    <w:rsid w:val="002A78F8"/>
    <w:rsid w:val="002B1881"/>
    <w:rsid w:val="002B1E78"/>
    <w:rsid w:val="002B38AE"/>
    <w:rsid w:val="002B3E2D"/>
    <w:rsid w:val="002C355E"/>
    <w:rsid w:val="002C415D"/>
    <w:rsid w:val="002C4AEE"/>
    <w:rsid w:val="002C70E9"/>
    <w:rsid w:val="002D2214"/>
    <w:rsid w:val="002D4BE6"/>
    <w:rsid w:val="002D69AD"/>
    <w:rsid w:val="002D7CCD"/>
    <w:rsid w:val="002E0443"/>
    <w:rsid w:val="002E14E8"/>
    <w:rsid w:val="002E3A50"/>
    <w:rsid w:val="002E4404"/>
    <w:rsid w:val="002E4624"/>
    <w:rsid w:val="002E71DB"/>
    <w:rsid w:val="002F0C11"/>
    <w:rsid w:val="002F1271"/>
    <w:rsid w:val="002F2658"/>
    <w:rsid w:val="002F5128"/>
    <w:rsid w:val="002F5BC6"/>
    <w:rsid w:val="002F73D4"/>
    <w:rsid w:val="00305A65"/>
    <w:rsid w:val="00307C23"/>
    <w:rsid w:val="00310A74"/>
    <w:rsid w:val="00310B83"/>
    <w:rsid w:val="00314786"/>
    <w:rsid w:val="00314ECB"/>
    <w:rsid w:val="00324CAE"/>
    <w:rsid w:val="00327D43"/>
    <w:rsid w:val="00330E4B"/>
    <w:rsid w:val="0033231B"/>
    <w:rsid w:val="00333091"/>
    <w:rsid w:val="0033376C"/>
    <w:rsid w:val="00333865"/>
    <w:rsid w:val="00337656"/>
    <w:rsid w:val="00340979"/>
    <w:rsid w:val="00340FFE"/>
    <w:rsid w:val="003410EF"/>
    <w:rsid w:val="00342103"/>
    <w:rsid w:val="0034339E"/>
    <w:rsid w:val="00343D0E"/>
    <w:rsid w:val="00345B59"/>
    <w:rsid w:val="0034634F"/>
    <w:rsid w:val="0034789E"/>
    <w:rsid w:val="00352109"/>
    <w:rsid w:val="003538F3"/>
    <w:rsid w:val="00354E90"/>
    <w:rsid w:val="00355312"/>
    <w:rsid w:val="003615D0"/>
    <w:rsid w:val="00362822"/>
    <w:rsid w:val="00362A64"/>
    <w:rsid w:val="00362DDC"/>
    <w:rsid w:val="003640DD"/>
    <w:rsid w:val="00365162"/>
    <w:rsid w:val="00365C7B"/>
    <w:rsid w:val="0036656C"/>
    <w:rsid w:val="00366A13"/>
    <w:rsid w:val="00367EF3"/>
    <w:rsid w:val="00370D9D"/>
    <w:rsid w:val="00370FF4"/>
    <w:rsid w:val="003710F8"/>
    <w:rsid w:val="00371B0F"/>
    <w:rsid w:val="003737A7"/>
    <w:rsid w:val="00377587"/>
    <w:rsid w:val="003807EA"/>
    <w:rsid w:val="003818B6"/>
    <w:rsid w:val="00381F28"/>
    <w:rsid w:val="00382E63"/>
    <w:rsid w:val="00383788"/>
    <w:rsid w:val="00383845"/>
    <w:rsid w:val="00384844"/>
    <w:rsid w:val="00386397"/>
    <w:rsid w:val="00386A86"/>
    <w:rsid w:val="00386CC4"/>
    <w:rsid w:val="00390CA6"/>
    <w:rsid w:val="00393978"/>
    <w:rsid w:val="00393B06"/>
    <w:rsid w:val="00397220"/>
    <w:rsid w:val="003A00A1"/>
    <w:rsid w:val="003A22A8"/>
    <w:rsid w:val="003A260A"/>
    <w:rsid w:val="003A5ECA"/>
    <w:rsid w:val="003A65A6"/>
    <w:rsid w:val="003A710D"/>
    <w:rsid w:val="003A7571"/>
    <w:rsid w:val="003B10F7"/>
    <w:rsid w:val="003B7FB1"/>
    <w:rsid w:val="003C4667"/>
    <w:rsid w:val="003C5BEE"/>
    <w:rsid w:val="003C6D67"/>
    <w:rsid w:val="003D0FF2"/>
    <w:rsid w:val="003D1F0B"/>
    <w:rsid w:val="003D3174"/>
    <w:rsid w:val="003D5706"/>
    <w:rsid w:val="003D73E1"/>
    <w:rsid w:val="003D7456"/>
    <w:rsid w:val="003E0443"/>
    <w:rsid w:val="003E432B"/>
    <w:rsid w:val="003E506D"/>
    <w:rsid w:val="003E7C4E"/>
    <w:rsid w:val="003F0C19"/>
    <w:rsid w:val="003F2C39"/>
    <w:rsid w:val="003F3929"/>
    <w:rsid w:val="003F421B"/>
    <w:rsid w:val="003F45AE"/>
    <w:rsid w:val="003F4CF1"/>
    <w:rsid w:val="003F537F"/>
    <w:rsid w:val="003F5C34"/>
    <w:rsid w:val="00400EA1"/>
    <w:rsid w:val="00402A95"/>
    <w:rsid w:val="00402E29"/>
    <w:rsid w:val="00410DB1"/>
    <w:rsid w:val="00411845"/>
    <w:rsid w:val="00413B97"/>
    <w:rsid w:val="00414587"/>
    <w:rsid w:val="00414D91"/>
    <w:rsid w:val="0041653B"/>
    <w:rsid w:val="00416633"/>
    <w:rsid w:val="00421528"/>
    <w:rsid w:val="00421FDC"/>
    <w:rsid w:val="00422CD9"/>
    <w:rsid w:val="00423236"/>
    <w:rsid w:val="004257F1"/>
    <w:rsid w:val="0043042E"/>
    <w:rsid w:val="00430B7C"/>
    <w:rsid w:val="004326C7"/>
    <w:rsid w:val="004370EF"/>
    <w:rsid w:val="00437ABB"/>
    <w:rsid w:val="00441934"/>
    <w:rsid w:val="00442BAB"/>
    <w:rsid w:val="0044329F"/>
    <w:rsid w:val="00446C69"/>
    <w:rsid w:val="00450D33"/>
    <w:rsid w:val="00453F2C"/>
    <w:rsid w:val="00454CE0"/>
    <w:rsid w:val="0045527E"/>
    <w:rsid w:val="004557F1"/>
    <w:rsid w:val="00456249"/>
    <w:rsid w:val="004576DB"/>
    <w:rsid w:val="00460A69"/>
    <w:rsid w:val="00460A78"/>
    <w:rsid w:val="004634C6"/>
    <w:rsid w:val="004653E2"/>
    <w:rsid w:val="004654E8"/>
    <w:rsid w:val="0046659C"/>
    <w:rsid w:val="004700BC"/>
    <w:rsid w:val="004709F0"/>
    <w:rsid w:val="00471CB2"/>
    <w:rsid w:val="0047299A"/>
    <w:rsid w:val="00472D3F"/>
    <w:rsid w:val="00475FF2"/>
    <w:rsid w:val="004815C2"/>
    <w:rsid w:val="0049031B"/>
    <w:rsid w:val="004908BD"/>
    <w:rsid w:val="00491701"/>
    <w:rsid w:val="00491B23"/>
    <w:rsid w:val="00492F27"/>
    <w:rsid w:val="004942E7"/>
    <w:rsid w:val="0049552F"/>
    <w:rsid w:val="00496E32"/>
    <w:rsid w:val="00497AB1"/>
    <w:rsid w:val="004A0BF1"/>
    <w:rsid w:val="004A28A3"/>
    <w:rsid w:val="004A3392"/>
    <w:rsid w:val="004A3CE1"/>
    <w:rsid w:val="004A5542"/>
    <w:rsid w:val="004A5F16"/>
    <w:rsid w:val="004B50A6"/>
    <w:rsid w:val="004B5662"/>
    <w:rsid w:val="004B56C0"/>
    <w:rsid w:val="004B65A0"/>
    <w:rsid w:val="004B65EA"/>
    <w:rsid w:val="004B694B"/>
    <w:rsid w:val="004C0B7C"/>
    <w:rsid w:val="004C1F78"/>
    <w:rsid w:val="004C28A3"/>
    <w:rsid w:val="004C3E90"/>
    <w:rsid w:val="004C6314"/>
    <w:rsid w:val="004C6BB1"/>
    <w:rsid w:val="004D2BF5"/>
    <w:rsid w:val="004D3C37"/>
    <w:rsid w:val="004D3C6B"/>
    <w:rsid w:val="004E0532"/>
    <w:rsid w:val="004E102B"/>
    <w:rsid w:val="004E212C"/>
    <w:rsid w:val="004E40F2"/>
    <w:rsid w:val="004E601F"/>
    <w:rsid w:val="004F0269"/>
    <w:rsid w:val="004F1332"/>
    <w:rsid w:val="004F3210"/>
    <w:rsid w:val="004F35FA"/>
    <w:rsid w:val="004F62A4"/>
    <w:rsid w:val="004F6C22"/>
    <w:rsid w:val="00503376"/>
    <w:rsid w:val="00503C41"/>
    <w:rsid w:val="00511091"/>
    <w:rsid w:val="00512E1E"/>
    <w:rsid w:val="005142F5"/>
    <w:rsid w:val="0051661E"/>
    <w:rsid w:val="00517088"/>
    <w:rsid w:val="00517F95"/>
    <w:rsid w:val="0052001B"/>
    <w:rsid w:val="005219C7"/>
    <w:rsid w:val="00521EE5"/>
    <w:rsid w:val="00521FFA"/>
    <w:rsid w:val="0052508D"/>
    <w:rsid w:val="00525700"/>
    <w:rsid w:val="00526080"/>
    <w:rsid w:val="00530D36"/>
    <w:rsid w:val="00531A6F"/>
    <w:rsid w:val="005337F7"/>
    <w:rsid w:val="00533C30"/>
    <w:rsid w:val="00533E22"/>
    <w:rsid w:val="00535848"/>
    <w:rsid w:val="00536C33"/>
    <w:rsid w:val="00537D98"/>
    <w:rsid w:val="00537E4C"/>
    <w:rsid w:val="00541260"/>
    <w:rsid w:val="00545286"/>
    <w:rsid w:val="00545EA9"/>
    <w:rsid w:val="005463C8"/>
    <w:rsid w:val="005469A3"/>
    <w:rsid w:val="00546E8E"/>
    <w:rsid w:val="00552005"/>
    <w:rsid w:val="00552053"/>
    <w:rsid w:val="00552109"/>
    <w:rsid w:val="00552FB5"/>
    <w:rsid w:val="00553274"/>
    <w:rsid w:val="0055376F"/>
    <w:rsid w:val="00553A71"/>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5B3A"/>
    <w:rsid w:val="0057740A"/>
    <w:rsid w:val="005778DD"/>
    <w:rsid w:val="00584802"/>
    <w:rsid w:val="00585F06"/>
    <w:rsid w:val="005861DC"/>
    <w:rsid w:val="00586A3C"/>
    <w:rsid w:val="00590D90"/>
    <w:rsid w:val="00591989"/>
    <w:rsid w:val="00591F97"/>
    <w:rsid w:val="00595D1E"/>
    <w:rsid w:val="00597F09"/>
    <w:rsid w:val="005A1B5F"/>
    <w:rsid w:val="005A5AA7"/>
    <w:rsid w:val="005A61C7"/>
    <w:rsid w:val="005A71D8"/>
    <w:rsid w:val="005B0913"/>
    <w:rsid w:val="005B1EF2"/>
    <w:rsid w:val="005B3AB2"/>
    <w:rsid w:val="005B3D03"/>
    <w:rsid w:val="005B46CC"/>
    <w:rsid w:val="005B5252"/>
    <w:rsid w:val="005B5FF6"/>
    <w:rsid w:val="005B6B18"/>
    <w:rsid w:val="005B755E"/>
    <w:rsid w:val="005C17C9"/>
    <w:rsid w:val="005C362E"/>
    <w:rsid w:val="005C41D3"/>
    <w:rsid w:val="005C70A6"/>
    <w:rsid w:val="005C79EC"/>
    <w:rsid w:val="005D31F2"/>
    <w:rsid w:val="005D4F69"/>
    <w:rsid w:val="005D527C"/>
    <w:rsid w:val="005D53F3"/>
    <w:rsid w:val="005D5790"/>
    <w:rsid w:val="005D656D"/>
    <w:rsid w:val="005E0969"/>
    <w:rsid w:val="005E3A22"/>
    <w:rsid w:val="005E612F"/>
    <w:rsid w:val="005E7062"/>
    <w:rsid w:val="005E7269"/>
    <w:rsid w:val="005E7319"/>
    <w:rsid w:val="005F075A"/>
    <w:rsid w:val="005F3FD3"/>
    <w:rsid w:val="005F52B5"/>
    <w:rsid w:val="005F658C"/>
    <w:rsid w:val="005F6EAF"/>
    <w:rsid w:val="00600AB0"/>
    <w:rsid w:val="00601E5F"/>
    <w:rsid w:val="006022CF"/>
    <w:rsid w:val="00602914"/>
    <w:rsid w:val="006117EE"/>
    <w:rsid w:val="0061209E"/>
    <w:rsid w:val="00614E84"/>
    <w:rsid w:val="00616406"/>
    <w:rsid w:val="006174E0"/>
    <w:rsid w:val="00620433"/>
    <w:rsid w:val="00620964"/>
    <w:rsid w:val="00621637"/>
    <w:rsid w:val="00622AE6"/>
    <w:rsid w:val="006232DD"/>
    <w:rsid w:val="006255E7"/>
    <w:rsid w:val="00625CA2"/>
    <w:rsid w:val="00626847"/>
    <w:rsid w:val="00626B54"/>
    <w:rsid w:val="00627452"/>
    <w:rsid w:val="006276E4"/>
    <w:rsid w:val="00631AAA"/>
    <w:rsid w:val="00632065"/>
    <w:rsid w:val="0063375C"/>
    <w:rsid w:val="00635471"/>
    <w:rsid w:val="0064034E"/>
    <w:rsid w:val="00641973"/>
    <w:rsid w:val="0064242E"/>
    <w:rsid w:val="00643C42"/>
    <w:rsid w:val="00646E03"/>
    <w:rsid w:val="00651B8D"/>
    <w:rsid w:val="0065415D"/>
    <w:rsid w:val="006557D2"/>
    <w:rsid w:val="00655F92"/>
    <w:rsid w:val="00656BF2"/>
    <w:rsid w:val="00656EE7"/>
    <w:rsid w:val="00657269"/>
    <w:rsid w:val="00657373"/>
    <w:rsid w:val="006607B3"/>
    <w:rsid w:val="00661268"/>
    <w:rsid w:val="0066161A"/>
    <w:rsid w:val="00666331"/>
    <w:rsid w:val="00667CF5"/>
    <w:rsid w:val="00670762"/>
    <w:rsid w:val="00670A44"/>
    <w:rsid w:val="00671368"/>
    <w:rsid w:val="00671B65"/>
    <w:rsid w:val="00673700"/>
    <w:rsid w:val="006738A4"/>
    <w:rsid w:val="00676139"/>
    <w:rsid w:val="00676D85"/>
    <w:rsid w:val="00680598"/>
    <w:rsid w:val="006823B7"/>
    <w:rsid w:val="0068246F"/>
    <w:rsid w:val="0068506F"/>
    <w:rsid w:val="00686DD8"/>
    <w:rsid w:val="0068733F"/>
    <w:rsid w:val="0068741F"/>
    <w:rsid w:val="006900F8"/>
    <w:rsid w:val="006905D2"/>
    <w:rsid w:val="006914D2"/>
    <w:rsid w:val="00691974"/>
    <w:rsid w:val="00691B6E"/>
    <w:rsid w:val="006934AE"/>
    <w:rsid w:val="0069535F"/>
    <w:rsid w:val="006957BB"/>
    <w:rsid w:val="006961CE"/>
    <w:rsid w:val="006A065A"/>
    <w:rsid w:val="006A103C"/>
    <w:rsid w:val="006A35BA"/>
    <w:rsid w:val="006A3978"/>
    <w:rsid w:val="006A5299"/>
    <w:rsid w:val="006B509E"/>
    <w:rsid w:val="006B7DCA"/>
    <w:rsid w:val="006C0930"/>
    <w:rsid w:val="006C1EF7"/>
    <w:rsid w:val="006C513B"/>
    <w:rsid w:val="006C6ED1"/>
    <w:rsid w:val="006D0C94"/>
    <w:rsid w:val="006D0D27"/>
    <w:rsid w:val="006D1496"/>
    <w:rsid w:val="006D385E"/>
    <w:rsid w:val="006D3D27"/>
    <w:rsid w:val="006D4EF7"/>
    <w:rsid w:val="006D6168"/>
    <w:rsid w:val="006D73AE"/>
    <w:rsid w:val="006E2BFF"/>
    <w:rsid w:val="006E2FAB"/>
    <w:rsid w:val="006E307C"/>
    <w:rsid w:val="006E317E"/>
    <w:rsid w:val="006E4624"/>
    <w:rsid w:val="006E5D38"/>
    <w:rsid w:val="006E6682"/>
    <w:rsid w:val="006F15B8"/>
    <w:rsid w:val="006F3102"/>
    <w:rsid w:val="006F338A"/>
    <w:rsid w:val="006F3F19"/>
    <w:rsid w:val="006F4DE8"/>
    <w:rsid w:val="006F528C"/>
    <w:rsid w:val="006F5F62"/>
    <w:rsid w:val="006F6C48"/>
    <w:rsid w:val="006F7930"/>
    <w:rsid w:val="00700FBD"/>
    <w:rsid w:val="00701092"/>
    <w:rsid w:val="0070165E"/>
    <w:rsid w:val="007020B1"/>
    <w:rsid w:val="00702108"/>
    <w:rsid w:val="00702685"/>
    <w:rsid w:val="00702E51"/>
    <w:rsid w:val="00703916"/>
    <w:rsid w:val="0070440A"/>
    <w:rsid w:val="007046A2"/>
    <w:rsid w:val="007060CE"/>
    <w:rsid w:val="007065BB"/>
    <w:rsid w:val="007104C8"/>
    <w:rsid w:val="00712AAA"/>
    <w:rsid w:val="00717604"/>
    <w:rsid w:val="00721EFF"/>
    <w:rsid w:val="00723780"/>
    <w:rsid w:val="00723957"/>
    <w:rsid w:val="00723B88"/>
    <w:rsid w:val="007243FE"/>
    <w:rsid w:val="00727A1F"/>
    <w:rsid w:val="00730124"/>
    <w:rsid w:val="007302AE"/>
    <w:rsid w:val="007308FA"/>
    <w:rsid w:val="00730928"/>
    <w:rsid w:val="00733704"/>
    <w:rsid w:val="007356AB"/>
    <w:rsid w:val="00736D33"/>
    <w:rsid w:val="0073727E"/>
    <w:rsid w:val="0074071A"/>
    <w:rsid w:val="007432B8"/>
    <w:rsid w:val="007433B7"/>
    <w:rsid w:val="00744530"/>
    <w:rsid w:val="00744B0B"/>
    <w:rsid w:val="00744E02"/>
    <w:rsid w:val="00744F92"/>
    <w:rsid w:val="007500C2"/>
    <w:rsid w:val="007504B2"/>
    <w:rsid w:val="0075404B"/>
    <w:rsid w:val="007543BD"/>
    <w:rsid w:val="00756F04"/>
    <w:rsid w:val="0076093D"/>
    <w:rsid w:val="00760E3F"/>
    <w:rsid w:val="00763D80"/>
    <w:rsid w:val="00771DDF"/>
    <w:rsid w:val="0077205F"/>
    <w:rsid w:val="0077234A"/>
    <w:rsid w:val="00773432"/>
    <w:rsid w:val="007736BD"/>
    <w:rsid w:val="00773795"/>
    <w:rsid w:val="00774BC6"/>
    <w:rsid w:val="007757E5"/>
    <w:rsid w:val="0077634A"/>
    <w:rsid w:val="0077652B"/>
    <w:rsid w:val="007773EA"/>
    <w:rsid w:val="0077795D"/>
    <w:rsid w:val="0078040C"/>
    <w:rsid w:val="00780573"/>
    <w:rsid w:val="00780F78"/>
    <w:rsid w:val="007813DE"/>
    <w:rsid w:val="00781DC3"/>
    <w:rsid w:val="00783ECC"/>
    <w:rsid w:val="007878CA"/>
    <w:rsid w:val="00791737"/>
    <w:rsid w:val="00793496"/>
    <w:rsid w:val="007938A4"/>
    <w:rsid w:val="007963F7"/>
    <w:rsid w:val="00796DBA"/>
    <w:rsid w:val="007A29C9"/>
    <w:rsid w:val="007A33A1"/>
    <w:rsid w:val="007A408F"/>
    <w:rsid w:val="007A420D"/>
    <w:rsid w:val="007A5AA9"/>
    <w:rsid w:val="007A69DD"/>
    <w:rsid w:val="007A7C70"/>
    <w:rsid w:val="007A7EA5"/>
    <w:rsid w:val="007B357F"/>
    <w:rsid w:val="007B46E9"/>
    <w:rsid w:val="007B4B55"/>
    <w:rsid w:val="007B598E"/>
    <w:rsid w:val="007B6524"/>
    <w:rsid w:val="007B66EE"/>
    <w:rsid w:val="007C098F"/>
    <w:rsid w:val="007C103A"/>
    <w:rsid w:val="007C1229"/>
    <w:rsid w:val="007C1957"/>
    <w:rsid w:val="007C457C"/>
    <w:rsid w:val="007C5224"/>
    <w:rsid w:val="007C5863"/>
    <w:rsid w:val="007C6325"/>
    <w:rsid w:val="007C7DD9"/>
    <w:rsid w:val="007D2AE6"/>
    <w:rsid w:val="007D41E3"/>
    <w:rsid w:val="007E1090"/>
    <w:rsid w:val="007E145D"/>
    <w:rsid w:val="007E1891"/>
    <w:rsid w:val="007E2B93"/>
    <w:rsid w:val="007E6F6E"/>
    <w:rsid w:val="007E77D8"/>
    <w:rsid w:val="007E786E"/>
    <w:rsid w:val="007E7CDD"/>
    <w:rsid w:val="007F1567"/>
    <w:rsid w:val="007F471C"/>
    <w:rsid w:val="007F5107"/>
    <w:rsid w:val="007F783A"/>
    <w:rsid w:val="00801FC3"/>
    <w:rsid w:val="008022E7"/>
    <w:rsid w:val="00804070"/>
    <w:rsid w:val="0081013B"/>
    <w:rsid w:val="008104AB"/>
    <w:rsid w:val="008109BE"/>
    <w:rsid w:val="00810CB9"/>
    <w:rsid w:val="00815AD3"/>
    <w:rsid w:val="00815E08"/>
    <w:rsid w:val="0081643E"/>
    <w:rsid w:val="0082067D"/>
    <w:rsid w:val="00820AD7"/>
    <w:rsid w:val="0082366D"/>
    <w:rsid w:val="00824C81"/>
    <w:rsid w:val="008302EB"/>
    <w:rsid w:val="00830ACF"/>
    <w:rsid w:val="008315E7"/>
    <w:rsid w:val="0083170B"/>
    <w:rsid w:val="00832914"/>
    <w:rsid w:val="00833C23"/>
    <w:rsid w:val="00834162"/>
    <w:rsid w:val="00835CA9"/>
    <w:rsid w:val="00841682"/>
    <w:rsid w:val="00844ABF"/>
    <w:rsid w:val="008466DD"/>
    <w:rsid w:val="0084671D"/>
    <w:rsid w:val="00847578"/>
    <w:rsid w:val="0085088C"/>
    <w:rsid w:val="008527CF"/>
    <w:rsid w:val="00854C09"/>
    <w:rsid w:val="00854E97"/>
    <w:rsid w:val="00861974"/>
    <w:rsid w:val="00862779"/>
    <w:rsid w:val="00863395"/>
    <w:rsid w:val="00864375"/>
    <w:rsid w:val="0086762B"/>
    <w:rsid w:val="0088081D"/>
    <w:rsid w:val="00881488"/>
    <w:rsid w:val="00884C8B"/>
    <w:rsid w:val="0088503A"/>
    <w:rsid w:val="00885502"/>
    <w:rsid w:val="0088550E"/>
    <w:rsid w:val="00885CCA"/>
    <w:rsid w:val="008864C4"/>
    <w:rsid w:val="0088679D"/>
    <w:rsid w:val="00890788"/>
    <w:rsid w:val="0089419D"/>
    <w:rsid w:val="008944A4"/>
    <w:rsid w:val="00894F17"/>
    <w:rsid w:val="00895A59"/>
    <w:rsid w:val="008962DE"/>
    <w:rsid w:val="00897928"/>
    <w:rsid w:val="008A1180"/>
    <w:rsid w:val="008A2020"/>
    <w:rsid w:val="008A2451"/>
    <w:rsid w:val="008A44A1"/>
    <w:rsid w:val="008A5282"/>
    <w:rsid w:val="008A658C"/>
    <w:rsid w:val="008A70DF"/>
    <w:rsid w:val="008A7F6D"/>
    <w:rsid w:val="008A7FC2"/>
    <w:rsid w:val="008B25BC"/>
    <w:rsid w:val="008B33ED"/>
    <w:rsid w:val="008C0223"/>
    <w:rsid w:val="008C09A7"/>
    <w:rsid w:val="008C0E88"/>
    <w:rsid w:val="008C14F8"/>
    <w:rsid w:val="008C4529"/>
    <w:rsid w:val="008C501E"/>
    <w:rsid w:val="008C5BA6"/>
    <w:rsid w:val="008C614F"/>
    <w:rsid w:val="008C6DFD"/>
    <w:rsid w:val="008C6F9E"/>
    <w:rsid w:val="008C71D7"/>
    <w:rsid w:val="008D1127"/>
    <w:rsid w:val="008D2663"/>
    <w:rsid w:val="008D2940"/>
    <w:rsid w:val="008D5696"/>
    <w:rsid w:val="008D576A"/>
    <w:rsid w:val="008D75C3"/>
    <w:rsid w:val="008E0235"/>
    <w:rsid w:val="008E033B"/>
    <w:rsid w:val="008E0BA8"/>
    <w:rsid w:val="008E13D9"/>
    <w:rsid w:val="008E207C"/>
    <w:rsid w:val="008E2833"/>
    <w:rsid w:val="008E6BF3"/>
    <w:rsid w:val="008F0210"/>
    <w:rsid w:val="008F2123"/>
    <w:rsid w:val="008F275E"/>
    <w:rsid w:val="008F3246"/>
    <w:rsid w:val="008F6514"/>
    <w:rsid w:val="008F6D3E"/>
    <w:rsid w:val="009000D0"/>
    <w:rsid w:val="0090505A"/>
    <w:rsid w:val="00906969"/>
    <w:rsid w:val="00907416"/>
    <w:rsid w:val="0091032E"/>
    <w:rsid w:val="00911D9A"/>
    <w:rsid w:val="00912323"/>
    <w:rsid w:val="00914B6F"/>
    <w:rsid w:val="00914E2B"/>
    <w:rsid w:val="00917F4E"/>
    <w:rsid w:val="00917FBC"/>
    <w:rsid w:val="0092026E"/>
    <w:rsid w:val="0092035C"/>
    <w:rsid w:val="00921D34"/>
    <w:rsid w:val="00922F5E"/>
    <w:rsid w:val="00923BBE"/>
    <w:rsid w:val="009257CB"/>
    <w:rsid w:val="00926A29"/>
    <w:rsid w:val="0093296C"/>
    <w:rsid w:val="009360F5"/>
    <w:rsid w:val="00936FC8"/>
    <w:rsid w:val="009372A8"/>
    <w:rsid w:val="0094161E"/>
    <w:rsid w:val="00941E45"/>
    <w:rsid w:val="00943BD6"/>
    <w:rsid w:val="00943E2E"/>
    <w:rsid w:val="00943E3B"/>
    <w:rsid w:val="00944A44"/>
    <w:rsid w:val="009502E6"/>
    <w:rsid w:val="009522DB"/>
    <w:rsid w:val="00953DA9"/>
    <w:rsid w:val="00954C71"/>
    <w:rsid w:val="009552EE"/>
    <w:rsid w:val="00962401"/>
    <w:rsid w:val="009668DC"/>
    <w:rsid w:val="00966AC8"/>
    <w:rsid w:val="00967D23"/>
    <w:rsid w:val="0097136A"/>
    <w:rsid w:val="0097208C"/>
    <w:rsid w:val="00974981"/>
    <w:rsid w:val="009751C5"/>
    <w:rsid w:val="00975833"/>
    <w:rsid w:val="0098136B"/>
    <w:rsid w:val="00985930"/>
    <w:rsid w:val="00987C2C"/>
    <w:rsid w:val="009900E7"/>
    <w:rsid w:val="009905DD"/>
    <w:rsid w:val="00993636"/>
    <w:rsid w:val="0099443D"/>
    <w:rsid w:val="00994D7D"/>
    <w:rsid w:val="00994EFE"/>
    <w:rsid w:val="009A0CC9"/>
    <w:rsid w:val="009A1DEB"/>
    <w:rsid w:val="009A6653"/>
    <w:rsid w:val="009B0786"/>
    <w:rsid w:val="009B46F9"/>
    <w:rsid w:val="009B67CA"/>
    <w:rsid w:val="009B7848"/>
    <w:rsid w:val="009C12EF"/>
    <w:rsid w:val="009C1543"/>
    <w:rsid w:val="009C2022"/>
    <w:rsid w:val="009C2A36"/>
    <w:rsid w:val="009C47CA"/>
    <w:rsid w:val="009C5786"/>
    <w:rsid w:val="009C7006"/>
    <w:rsid w:val="009D0B44"/>
    <w:rsid w:val="009D0E99"/>
    <w:rsid w:val="009D2313"/>
    <w:rsid w:val="009D2ED3"/>
    <w:rsid w:val="009D3555"/>
    <w:rsid w:val="009D3ED5"/>
    <w:rsid w:val="009D4582"/>
    <w:rsid w:val="009D486A"/>
    <w:rsid w:val="009D66FA"/>
    <w:rsid w:val="009D6F36"/>
    <w:rsid w:val="009E0DF0"/>
    <w:rsid w:val="009E4092"/>
    <w:rsid w:val="009E53D7"/>
    <w:rsid w:val="009E6128"/>
    <w:rsid w:val="009E7618"/>
    <w:rsid w:val="009F1087"/>
    <w:rsid w:val="009F2496"/>
    <w:rsid w:val="009F3EA8"/>
    <w:rsid w:val="009F4C9C"/>
    <w:rsid w:val="009F561A"/>
    <w:rsid w:val="00A00D0F"/>
    <w:rsid w:val="00A00FFC"/>
    <w:rsid w:val="00A019FF"/>
    <w:rsid w:val="00A02792"/>
    <w:rsid w:val="00A02E02"/>
    <w:rsid w:val="00A02F46"/>
    <w:rsid w:val="00A03493"/>
    <w:rsid w:val="00A03533"/>
    <w:rsid w:val="00A054C2"/>
    <w:rsid w:val="00A05B79"/>
    <w:rsid w:val="00A12CAD"/>
    <w:rsid w:val="00A155C1"/>
    <w:rsid w:val="00A15627"/>
    <w:rsid w:val="00A15FA4"/>
    <w:rsid w:val="00A171C5"/>
    <w:rsid w:val="00A17BAD"/>
    <w:rsid w:val="00A2004F"/>
    <w:rsid w:val="00A20A44"/>
    <w:rsid w:val="00A22A11"/>
    <w:rsid w:val="00A2440A"/>
    <w:rsid w:val="00A26B8A"/>
    <w:rsid w:val="00A26C41"/>
    <w:rsid w:val="00A30B88"/>
    <w:rsid w:val="00A322CC"/>
    <w:rsid w:val="00A33232"/>
    <w:rsid w:val="00A365C5"/>
    <w:rsid w:val="00A40B13"/>
    <w:rsid w:val="00A4485D"/>
    <w:rsid w:val="00A47BF5"/>
    <w:rsid w:val="00A508E5"/>
    <w:rsid w:val="00A50907"/>
    <w:rsid w:val="00A5389B"/>
    <w:rsid w:val="00A53C19"/>
    <w:rsid w:val="00A5511E"/>
    <w:rsid w:val="00A570CD"/>
    <w:rsid w:val="00A614EE"/>
    <w:rsid w:val="00A6156D"/>
    <w:rsid w:val="00A62090"/>
    <w:rsid w:val="00A6285F"/>
    <w:rsid w:val="00A62DBA"/>
    <w:rsid w:val="00A65AEE"/>
    <w:rsid w:val="00A66E18"/>
    <w:rsid w:val="00A7626C"/>
    <w:rsid w:val="00A77DE6"/>
    <w:rsid w:val="00A80D2D"/>
    <w:rsid w:val="00A80F4E"/>
    <w:rsid w:val="00A85C8A"/>
    <w:rsid w:val="00A86975"/>
    <w:rsid w:val="00A918A3"/>
    <w:rsid w:val="00A91C4F"/>
    <w:rsid w:val="00A91F95"/>
    <w:rsid w:val="00A92684"/>
    <w:rsid w:val="00AA2DC3"/>
    <w:rsid w:val="00AA3F18"/>
    <w:rsid w:val="00AA40B6"/>
    <w:rsid w:val="00AA4ECB"/>
    <w:rsid w:val="00AB01FE"/>
    <w:rsid w:val="00AB2226"/>
    <w:rsid w:val="00AB26BB"/>
    <w:rsid w:val="00AB2760"/>
    <w:rsid w:val="00AB3E71"/>
    <w:rsid w:val="00AB4531"/>
    <w:rsid w:val="00AB4CBA"/>
    <w:rsid w:val="00AB5AC3"/>
    <w:rsid w:val="00AB62C5"/>
    <w:rsid w:val="00AB64EC"/>
    <w:rsid w:val="00AB737D"/>
    <w:rsid w:val="00AC345C"/>
    <w:rsid w:val="00AC38A0"/>
    <w:rsid w:val="00AD342A"/>
    <w:rsid w:val="00AD3612"/>
    <w:rsid w:val="00AD6B0C"/>
    <w:rsid w:val="00AE156C"/>
    <w:rsid w:val="00AE2C2B"/>
    <w:rsid w:val="00AE4354"/>
    <w:rsid w:val="00AE4C6E"/>
    <w:rsid w:val="00AE548A"/>
    <w:rsid w:val="00AF04CE"/>
    <w:rsid w:val="00AF25FC"/>
    <w:rsid w:val="00AF3CDB"/>
    <w:rsid w:val="00AF49FC"/>
    <w:rsid w:val="00AF5DBD"/>
    <w:rsid w:val="00AF6923"/>
    <w:rsid w:val="00AF79B5"/>
    <w:rsid w:val="00AF7FFE"/>
    <w:rsid w:val="00B00B91"/>
    <w:rsid w:val="00B038A9"/>
    <w:rsid w:val="00B04797"/>
    <w:rsid w:val="00B04D79"/>
    <w:rsid w:val="00B04E4C"/>
    <w:rsid w:val="00B053A7"/>
    <w:rsid w:val="00B05F37"/>
    <w:rsid w:val="00B07EFD"/>
    <w:rsid w:val="00B125DD"/>
    <w:rsid w:val="00B1422B"/>
    <w:rsid w:val="00B15CD0"/>
    <w:rsid w:val="00B17E4C"/>
    <w:rsid w:val="00B20C2E"/>
    <w:rsid w:val="00B223AF"/>
    <w:rsid w:val="00B2249A"/>
    <w:rsid w:val="00B23CEF"/>
    <w:rsid w:val="00B24E05"/>
    <w:rsid w:val="00B26FD9"/>
    <w:rsid w:val="00B27360"/>
    <w:rsid w:val="00B30397"/>
    <w:rsid w:val="00B31F90"/>
    <w:rsid w:val="00B32BF8"/>
    <w:rsid w:val="00B35073"/>
    <w:rsid w:val="00B4236D"/>
    <w:rsid w:val="00B45899"/>
    <w:rsid w:val="00B4723D"/>
    <w:rsid w:val="00B560A0"/>
    <w:rsid w:val="00B57E2A"/>
    <w:rsid w:val="00B60F2E"/>
    <w:rsid w:val="00B61398"/>
    <w:rsid w:val="00B61FD0"/>
    <w:rsid w:val="00B62312"/>
    <w:rsid w:val="00B63F52"/>
    <w:rsid w:val="00B7590F"/>
    <w:rsid w:val="00B81B7F"/>
    <w:rsid w:val="00B827ED"/>
    <w:rsid w:val="00B8519E"/>
    <w:rsid w:val="00B86090"/>
    <w:rsid w:val="00B861F6"/>
    <w:rsid w:val="00B864CB"/>
    <w:rsid w:val="00B871C2"/>
    <w:rsid w:val="00B87AC7"/>
    <w:rsid w:val="00B9448F"/>
    <w:rsid w:val="00B949B3"/>
    <w:rsid w:val="00B97127"/>
    <w:rsid w:val="00B9796C"/>
    <w:rsid w:val="00BA036E"/>
    <w:rsid w:val="00BA0714"/>
    <w:rsid w:val="00BA17B9"/>
    <w:rsid w:val="00BA3CC0"/>
    <w:rsid w:val="00BA4A2B"/>
    <w:rsid w:val="00BA69A2"/>
    <w:rsid w:val="00BA7D68"/>
    <w:rsid w:val="00BB10B5"/>
    <w:rsid w:val="00BB2147"/>
    <w:rsid w:val="00BB2DA4"/>
    <w:rsid w:val="00BB4BC5"/>
    <w:rsid w:val="00BB6699"/>
    <w:rsid w:val="00BB68BE"/>
    <w:rsid w:val="00BB6948"/>
    <w:rsid w:val="00BC01F6"/>
    <w:rsid w:val="00BC3D46"/>
    <w:rsid w:val="00BC4917"/>
    <w:rsid w:val="00BC7352"/>
    <w:rsid w:val="00BC7D91"/>
    <w:rsid w:val="00BD0282"/>
    <w:rsid w:val="00BD27A6"/>
    <w:rsid w:val="00BD2AE8"/>
    <w:rsid w:val="00BD2F96"/>
    <w:rsid w:val="00BD3965"/>
    <w:rsid w:val="00BD53E2"/>
    <w:rsid w:val="00BD6469"/>
    <w:rsid w:val="00BD73F5"/>
    <w:rsid w:val="00BD773E"/>
    <w:rsid w:val="00BE0A96"/>
    <w:rsid w:val="00BE1B3D"/>
    <w:rsid w:val="00BE4181"/>
    <w:rsid w:val="00BE45D2"/>
    <w:rsid w:val="00BE47EB"/>
    <w:rsid w:val="00BE73D0"/>
    <w:rsid w:val="00BF04F6"/>
    <w:rsid w:val="00BF1276"/>
    <w:rsid w:val="00BF23C7"/>
    <w:rsid w:val="00BF399E"/>
    <w:rsid w:val="00BF4BC6"/>
    <w:rsid w:val="00BF621C"/>
    <w:rsid w:val="00C03E96"/>
    <w:rsid w:val="00C044B4"/>
    <w:rsid w:val="00C05BDE"/>
    <w:rsid w:val="00C06EF9"/>
    <w:rsid w:val="00C11925"/>
    <w:rsid w:val="00C15302"/>
    <w:rsid w:val="00C1681C"/>
    <w:rsid w:val="00C1721E"/>
    <w:rsid w:val="00C20C0E"/>
    <w:rsid w:val="00C23AFA"/>
    <w:rsid w:val="00C26CEA"/>
    <w:rsid w:val="00C3055C"/>
    <w:rsid w:val="00C3243C"/>
    <w:rsid w:val="00C340D1"/>
    <w:rsid w:val="00C34533"/>
    <w:rsid w:val="00C35482"/>
    <w:rsid w:val="00C35609"/>
    <w:rsid w:val="00C36C64"/>
    <w:rsid w:val="00C3784A"/>
    <w:rsid w:val="00C4181F"/>
    <w:rsid w:val="00C4315A"/>
    <w:rsid w:val="00C434AE"/>
    <w:rsid w:val="00C460AF"/>
    <w:rsid w:val="00C46AFC"/>
    <w:rsid w:val="00C504CB"/>
    <w:rsid w:val="00C51ADB"/>
    <w:rsid w:val="00C522B5"/>
    <w:rsid w:val="00C5454E"/>
    <w:rsid w:val="00C553B8"/>
    <w:rsid w:val="00C558E5"/>
    <w:rsid w:val="00C56675"/>
    <w:rsid w:val="00C569AC"/>
    <w:rsid w:val="00C575E8"/>
    <w:rsid w:val="00C60063"/>
    <w:rsid w:val="00C62679"/>
    <w:rsid w:val="00C6419E"/>
    <w:rsid w:val="00C662DF"/>
    <w:rsid w:val="00C6649C"/>
    <w:rsid w:val="00C66812"/>
    <w:rsid w:val="00C6715E"/>
    <w:rsid w:val="00C6722A"/>
    <w:rsid w:val="00C67BC8"/>
    <w:rsid w:val="00C71137"/>
    <w:rsid w:val="00C717FD"/>
    <w:rsid w:val="00C72467"/>
    <w:rsid w:val="00C72BFB"/>
    <w:rsid w:val="00C74B7B"/>
    <w:rsid w:val="00C75C50"/>
    <w:rsid w:val="00C75EE9"/>
    <w:rsid w:val="00C83483"/>
    <w:rsid w:val="00C85826"/>
    <w:rsid w:val="00C86212"/>
    <w:rsid w:val="00C9294F"/>
    <w:rsid w:val="00C92BA3"/>
    <w:rsid w:val="00C92F71"/>
    <w:rsid w:val="00C93090"/>
    <w:rsid w:val="00C955EC"/>
    <w:rsid w:val="00C960FB"/>
    <w:rsid w:val="00C9696E"/>
    <w:rsid w:val="00CA0B6E"/>
    <w:rsid w:val="00CA0F13"/>
    <w:rsid w:val="00CA28A3"/>
    <w:rsid w:val="00CB06CE"/>
    <w:rsid w:val="00CB430D"/>
    <w:rsid w:val="00CB45A1"/>
    <w:rsid w:val="00CB4AAF"/>
    <w:rsid w:val="00CB6C57"/>
    <w:rsid w:val="00CB7B92"/>
    <w:rsid w:val="00CC2B41"/>
    <w:rsid w:val="00CC2CE4"/>
    <w:rsid w:val="00CC4D1E"/>
    <w:rsid w:val="00CC5D4F"/>
    <w:rsid w:val="00CC76DD"/>
    <w:rsid w:val="00CC7761"/>
    <w:rsid w:val="00CD3010"/>
    <w:rsid w:val="00CD5927"/>
    <w:rsid w:val="00CE23C8"/>
    <w:rsid w:val="00CE3519"/>
    <w:rsid w:val="00CE56F8"/>
    <w:rsid w:val="00CE5F7E"/>
    <w:rsid w:val="00CE7E3F"/>
    <w:rsid w:val="00CF125E"/>
    <w:rsid w:val="00CF15A2"/>
    <w:rsid w:val="00CF214F"/>
    <w:rsid w:val="00CF2318"/>
    <w:rsid w:val="00CF2F37"/>
    <w:rsid w:val="00CF4F38"/>
    <w:rsid w:val="00CF504C"/>
    <w:rsid w:val="00CF646A"/>
    <w:rsid w:val="00CF778C"/>
    <w:rsid w:val="00D02881"/>
    <w:rsid w:val="00D02B1F"/>
    <w:rsid w:val="00D03F2D"/>
    <w:rsid w:val="00D0583D"/>
    <w:rsid w:val="00D07256"/>
    <w:rsid w:val="00D10D0D"/>
    <w:rsid w:val="00D11E44"/>
    <w:rsid w:val="00D13A4C"/>
    <w:rsid w:val="00D14E99"/>
    <w:rsid w:val="00D150F4"/>
    <w:rsid w:val="00D15147"/>
    <w:rsid w:val="00D21B2E"/>
    <w:rsid w:val="00D246ED"/>
    <w:rsid w:val="00D261C0"/>
    <w:rsid w:val="00D262AA"/>
    <w:rsid w:val="00D27098"/>
    <w:rsid w:val="00D27A46"/>
    <w:rsid w:val="00D3002B"/>
    <w:rsid w:val="00D30238"/>
    <w:rsid w:val="00D307EC"/>
    <w:rsid w:val="00D31E8E"/>
    <w:rsid w:val="00D41B35"/>
    <w:rsid w:val="00D4222A"/>
    <w:rsid w:val="00D441E6"/>
    <w:rsid w:val="00D45035"/>
    <w:rsid w:val="00D47A4F"/>
    <w:rsid w:val="00D55D7C"/>
    <w:rsid w:val="00D57A0B"/>
    <w:rsid w:val="00D60853"/>
    <w:rsid w:val="00D626B6"/>
    <w:rsid w:val="00D629E6"/>
    <w:rsid w:val="00D658E0"/>
    <w:rsid w:val="00D66800"/>
    <w:rsid w:val="00D67ECE"/>
    <w:rsid w:val="00D72BFF"/>
    <w:rsid w:val="00D72C7E"/>
    <w:rsid w:val="00D76934"/>
    <w:rsid w:val="00D810BD"/>
    <w:rsid w:val="00D81D20"/>
    <w:rsid w:val="00D82696"/>
    <w:rsid w:val="00D8376B"/>
    <w:rsid w:val="00D90DA1"/>
    <w:rsid w:val="00D9270C"/>
    <w:rsid w:val="00D94B9B"/>
    <w:rsid w:val="00DA1240"/>
    <w:rsid w:val="00DA1243"/>
    <w:rsid w:val="00DA42BF"/>
    <w:rsid w:val="00DB0873"/>
    <w:rsid w:val="00DB23DA"/>
    <w:rsid w:val="00DB3289"/>
    <w:rsid w:val="00DB40F6"/>
    <w:rsid w:val="00DC00BF"/>
    <w:rsid w:val="00DC058E"/>
    <w:rsid w:val="00DC0CAE"/>
    <w:rsid w:val="00DC1307"/>
    <w:rsid w:val="00DC376B"/>
    <w:rsid w:val="00DC3B57"/>
    <w:rsid w:val="00DC5CD8"/>
    <w:rsid w:val="00DC65C2"/>
    <w:rsid w:val="00DD1F1F"/>
    <w:rsid w:val="00DD60AD"/>
    <w:rsid w:val="00DE0421"/>
    <w:rsid w:val="00DE0CC0"/>
    <w:rsid w:val="00DE28A8"/>
    <w:rsid w:val="00DE3133"/>
    <w:rsid w:val="00DE646E"/>
    <w:rsid w:val="00DE6F70"/>
    <w:rsid w:val="00DF00E5"/>
    <w:rsid w:val="00DF042D"/>
    <w:rsid w:val="00DF2B75"/>
    <w:rsid w:val="00DF336B"/>
    <w:rsid w:val="00DF4585"/>
    <w:rsid w:val="00DF4D1D"/>
    <w:rsid w:val="00E026D2"/>
    <w:rsid w:val="00E0549B"/>
    <w:rsid w:val="00E06420"/>
    <w:rsid w:val="00E07A03"/>
    <w:rsid w:val="00E13165"/>
    <w:rsid w:val="00E17327"/>
    <w:rsid w:val="00E17CA8"/>
    <w:rsid w:val="00E201E8"/>
    <w:rsid w:val="00E2112D"/>
    <w:rsid w:val="00E22F5A"/>
    <w:rsid w:val="00E245E1"/>
    <w:rsid w:val="00E31A04"/>
    <w:rsid w:val="00E33349"/>
    <w:rsid w:val="00E33CEF"/>
    <w:rsid w:val="00E34FDE"/>
    <w:rsid w:val="00E351C9"/>
    <w:rsid w:val="00E36343"/>
    <w:rsid w:val="00E36F72"/>
    <w:rsid w:val="00E407FD"/>
    <w:rsid w:val="00E412A8"/>
    <w:rsid w:val="00E42283"/>
    <w:rsid w:val="00E42C41"/>
    <w:rsid w:val="00E42FB4"/>
    <w:rsid w:val="00E43BD4"/>
    <w:rsid w:val="00E44BAA"/>
    <w:rsid w:val="00E453C3"/>
    <w:rsid w:val="00E4566D"/>
    <w:rsid w:val="00E4585E"/>
    <w:rsid w:val="00E50315"/>
    <w:rsid w:val="00E509E7"/>
    <w:rsid w:val="00E56A7E"/>
    <w:rsid w:val="00E575C2"/>
    <w:rsid w:val="00E57B9E"/>
    <w:rsid w:val="00E609FD"/>
    <w:rsid w:val="00E60FD8"/>
    <w:rsid w:val="00E610DC"/>
    <w:rsid w:val="00E62C0B"/>
    <w:rsid w:val="00E62D63"/>
    <w:rsid w:val="00E66FF2"/>
    <w:rsid w:val="00E706E8"/>
    <w:rsid w:val="00E71849"/>
    <w:rsid w:val="00E72F66"/>
    <w:rsid w:val="00E74037"/>
    <w:rsid w:val="00E75DE9"/>
    <w:rsid w:val="00E77058"/>
    <w:rsid w:val="00E7767E"/>
    <w:rsid w:val="00E80EDB"/>
    <w:rsid w:val="00E810BC"/>
    <w:rsid w:val="00E823FD"/>
    <w:rsid w:val="00E82A3D"/>
    <w:rsid w:val="00E833E9"/>
    <w:rsid w:val="00E8439F"/>
    <w:rsid w:val="00E845A5"/>
    <w:rsid w:val="00E85C37"/>
    <w:rsid w:val="00E867B4"/>
    <w:rsid w:val="00E8703C"/>
    <w:rsid w:val="00E93618"/>
    <w:rsid w:val="00E95584"/>
    <w:rsid w:val="00E970E9"/>
    <w:rsid w:val="00E97D50"/>
    <w:rsid w:val="00EA0E5A"/>
    <w:rsid w:val="00EA135A"/>
    <w:rsid w:val="00EA2A22"/>
    <w:rsid w:val="00EA5C56"/>
    <w:rsid w:val="00EA6710"/>
    <w:rsid w:val="00EB1CD2"/>
    <w:rsid w:val="00EB4E4E"/>
    <w:rsid w:val="00EC07A6"/>
    <w:rsid w:val="00EC111D"/>
    <w:rsid w:val="00EC4DA0"/>
    <w:rsid w:val="00EC7D9F"/>
    <w:rsid w:val="00ED75FA"/>
    <w:rsid w:val="00EE0412"/>
    <w:rsid w:val="00EE0726"/>
    <w:rsid w:val="00EE0808"/>
    <w:rsid w:val="00EE15BB"/>
    <w:rsid w:val="00EE5EBC"/>
    <w:rsid w:val="00EE6666"/>
    <w:rsid w:val="00EE72C1"/>
    <w:rsid w:val="00EE74CF"/>
    <w:rsid w:val="00EF13C5"/>
    <w:rsid w:val="00EF2D75"/>
    <w:rsid w:val="00EF375F"/>
    <w:rsid w:val="00EF3D89"/>
    <w:rsid w:val="00EF4285"/>
    <w:rsid w:val="00EF47AA"/>
    <w:rsid w:val="00EF59E6"/>
    <w:rsid w:val="00EF5E05"/>
    <w:rsid w:val="00EF5F03"/>
    <w:rsid w:val="00EF65BC"/>
    <w:rsid w:val="00EF7AD0"/>
    <w:rsid w:val="00F0369B"/>
    <w:rsid w:val="00F04B1E"/>
    <w:rsid w:val="00F0570E"/>
    <w:rsid w:val="00F0643B"/>
    <w:rsid w:val="00F074CE"/>
    <w:rsid w:val="00F109B8"/>
    <w:rsid w:val="00F11460"/>
    <w:rsid w:val="00F145BF"/>
    <w:rsid w:val="00F16B6C"/>
    <w:rsid w:val="00F171A7"/>
    <w:rsid w:val="00F20086"/>
    <w:rsid w:val="00F231BE"/>
    <w:rsid w:val="00F23F0F"/>
    <w:rsid w:val="00F254E2"/>
    <w:rsid w:val="00F315FC"/>
    <w:rsid w:val="00F36001"/>
    <w:rsid w:val="00F43C61"/>
    <w:rsid w:val="00F43FC9"/>
    <w:rsid w:val="00F46DC2"/>
    <w:rsid w:val="00F50242"/>
    <w:rsid w:val="00F54096"/>
    <w:rsid w:val="00F54641"/>
    <w:rsid w:val="00F54BF5"/>
    <w:rsid w:val="00F54C47"/>
    <w:rsid w:val="00F5657C"/>
    <w:rsid w:val="00F56C44"/>
    <w:rsid w:val="00F60BF6"/>
    <w:rsid w:val="00F623DA"/>
    <w:rsid w:val="00F64E3C"/>
    <w:rsid w:val="00F6634D"/>
    <w:rsid w:val="00F6728A"/>
    <w:rsid w:val="00F7043D"/>
    <w:rsid w:val="00F7360F"/>
    <w:rsid w:val="00F73E2C"/>
    <w:rsid w:val="00F76893"/>
    <w:rsid w:val="00F769F4"/>
    <w:rsid w:val="00F777B8"/>
    <w:rsid w:val="00F77830"/>
    <w:rsid w:val="00F81762"/>
    <w:rsid w:val="00F82837"/>
    <w:rsid w:val="00F84B0A"/>
    <w:rsid w:val="00F85A60"/>
    <w:rsid w:val="00F87B69"/>
    <w:rsid w:val="00F9321E"/>
    <w:rsid w:val="00F94DEF"/>
    <w:rsid w:val="00F95D42"/>
    <w:rsid w:val="00F972FF"/>
    <w:rsid w:val="00FA29F7"/>
    <w:rsid w:val="00FA4BFB"/>
    <w:rsid w:val="00FA64AC"/>
    <w:rsid w:val="00FA7FE9"/>
    <w:rsid w:val="00FA7FFC"/>
    <w:rsid w:val="00FB2FD5"/>
    <w:rsid w:val="00FB589F"/>
    <w:rsid w:val="00FB6035"/>
    <w:rsid w:val="00FC040D"/>
    <w:rsid w:val="00FC11B6"/>
    <w:rsid w:val="00FC1349"/>
    <w:rsid w:val="00FC1783"/>
    <w:rsid w:val="00FC2887"/>
    <w:rsid w:val="00FC2912"/>
    <w:rsid w:val="00FC3033"/>
    <w:rsid w:val="00FC44C4"/>
    <w:rsid w:val="00FC78DF"/>
    <w:rsid w:val="00FD1C69"/>
    <w:rsid w:val="00FD54E0"/>
    <w:rsid w:val="00FD5D56"/>
    <w:rsid w:val="00FD6E0F"/>
    <w:rsid w:val="00FE0EAB"/>
    <w:rsid w:val="00FE2ADF"/>
    <w:rsid w:val="00FE340B"/>
    <w:rsid w:val="00FE3CB4"/>
    <w:rsid w:val="00FE68DB"/>
    <w:rsid w:val="00FF0A60"/>
    <w:rsid w:val="00FF1F41"/>
    <w:rsid w:val="00FF248B"/>
    <w:rsid w:val="00FF2E33"/>
    <w:rsid w:val="00FF39C6"/>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TotalTime>
  <Pages>35</Pages>
  <Words>33712</Words>
  <Characters>192164</Characters>
  <Application>Microsoft Office Word</Application>
  <DocSecurity>0</DocSecurity>
  <Lines>1601</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108</cp:revision>
  <dcterms:created xsi:type="dcterms:W3CDTF">2025-01-09T14:34:00Z</dcterms:created>
  <dcterms:modified xsi:type="dcterms:W3CDTF">2025-01-14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8bP2OGx"/&gt;&lt;style id="http://www.zotero.org/styles/ecology" hasBibliography="1" bibliographyStyleHasBeenSet="1"/&gt;&lt;prefs&gt;&lt;pref name="fieldType" value="Field"/&gt;&lt;/prefs&gt;&lt;/data&gt;</vt:lpwstr>
  </property>
</Properties>
</file>